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316E" w:rsidRPr="004754F9" w:rsidRDefault="0076316E" w:rsidP="0076316E">
      <w:pPr>
        <w:spacing w:line="360" w:lineRule="auto"/>
        <w:jc w:val="center"/>
        <w:rPr>
          <w:rFonts w:asciiTheme="majorHAnsi" w:hAnsiTheme="majorHAnsi" w:cs="Arial"/>
          <w:szCs w:val="24"/>
        </w:rPr>
      </w:pPr>
      <w:r w:rsidRPr="00843EB5">
        <w:rPr>
          <w:rFonts w:asciiTheme="majorHAnsi" w:hAnsiTheme="majorHAnsi" w:cs="Arial"/>
          <w:b/>
          <w:szCs w:val="24"/>
        </w:rPr>
        <w:t xml:space="preserve">Upper Columbia United Tribes (UCUT) Monitoring and Evaluation (M&amp;E) Program </w:t>
      </w:r>
      <w:r w:rsidRPr="00843EB5">
        <w:rPr>
          <w:rFonts w:asciiTheme="majorHAnsi" w:hAnsiTheme="majorHAnsi" w:cs="Arial"/>
          <w:b/>
          <w:szCs w:val="24"/>
        </w:rPr>
        <w:br/>
        <w:t>Project Number</w:t>
      </w:r>
      <w:r w:rsidR="004754F9" w:rsidRPr="00843EB5">
        <w:rPr>
          <w:rFonts w:asciiTheme="majorHAnsi" w:hAnsiTheme="majorHAnsi" w:cs="Arial"/>
          <w:b/>
          <w:szCs w:val="24"/>
        </w:rPr>
        <w:t xml:space="preserve"> 2008-007-00</w:t>
      </w:r>
      <w:r w:rsidRPr="004754F9">
        <w:rPr>
          <w:rFonts w:asciiTheme="majorHAnsi" w:hAnsiTheme="majorHAnsi" w:cs="Arial"/>
          <w:szCs w:val="24"/>
        </w:rPr>
        <w:br/>
        <w:t xml:space="preserve">Report covers work performed under BPA contract # </w:t>
      </w:r>
      <w:r w:rsidR="004754F9" w:rsidRPr="004754F9">
        <w:rPr>
          <w:rFonts w:asciiTheme="majorHAnsi" w:hAnsiTheme="majorHAnsi" w:cs="Arial"/>
          <w:szCs w:val="24"/>
        </w:rPr>
        <w:t>64569</w:t>
      </w:r>
    </w:p>
    <w:p w:rsidR="0076316E" w:rsidRPr="004754F9" w:rsidRDefault="0076316E" w:rsidP="0076316E">
      <w:pPr>
        <w:spacing w:line="360" w:lineRule="auto"/>
        <w:jc w:val="center"/>
        <w:rPr>
          <w:rFonts w:asciiTheme="majorHAnsi" w:hAnsiTheme="majorHAnsi" w:cs="Arial"/>
          <w:szCs w:val="24"/>
        </w:rPr>
      </w:pPr>
      <w:r w:rsidRPr="004754F9">
        <w:rPr>
          <w:rFonts w:asciiTheme="majorHAnsi" w:hAnsiTheme="majorHAnsi" w:cs="Arial"/>
          <w:szCs w:val="24"/>
        </w:rPr>
        <w:t>Report was</w:t>
      </w:r>
      <w:r w:rsidR="004754F9" w:rsidRPr="004754F9">
        <w:rPr>
          <w:rFonts w:asciiTheme="majorHAnsi" w:hAnsiTheme="majorHAnsi" w:cs="Arial"/>
          <w:szCs w:val="24"/>
        </w:rPr>
        <w:t xml:space="preserve"> completed under BPA contract #</w:t>
      </w:r>
      <w:r w:rsidR="004754F9" w:rsidRPr="004754F9">
        <w:rPr>
          <w:rFonts w:asciiTheme="majorHAnsi" w:hAnsiTheme="majorHAnsi"/>
          <w:szCs w:val="24"/>
        </w:rPr>
        <w:t xml:space="preserve"> </w:t>
      </w:r>
      <w:r w:rsidR="004754F9" w:rsidRPr="004754F9">
        <w:rPr>
          <w:rFonts w:asciiTheme="majorHAnsi" w:hAnsiTheme="majorHAnsi" w:cs="Arial"/>
          <w:szCs w:val="24"/>
        </w:rPr>
        <w:t>64569</w:t>
      </w:r>
    </w:p>
    <w:p w:rsidR="0076316E" w:rsidRPr="004754F9" w:rsidRDefault="0076316E" w:rsidP="0076316E">
      <w:pPr>
        <w:spacing w:line="360" w:lineRule="auto"/>
        <w:jc w:val="center"/>
        <w:rPr>
          <w:rFonts w:asciiTheme="majorHAnsi" w:hAnsiTheme="majorHAnsi" w:cs="Arial"/>
          <w:szCs w:val="24"/>
        </w:rPr>
      </w:pPr>
      <w:r w:rsidRPr="004754F9">
        <w:rPr>
          <w:rFonts w:asciiTheme="majorHAnsi" w:hAnsiTheme="majorHAnsi" w:cs="Arial"/>
          <w:szCs w:val="24"/>
        </w:rPr>
        <w:t xml:space="preserve">Report covers work performed from: </w:t>
      </w:r>
      <w:r w:rsidR="004754F9" w:rsidRPr="004754F9">
        <w:rPr>
          <w:rFonts w:asciiTheme="majorHAnsi" w:hAnsiTheme="majorHAnsi" w:cs="Arial"/>
          <w:szCs w:val="24"/>
        </w:rPr>
        <w:t>April</w:t>
      </w:r>
      <w:r w:rsidRPr="004754F9">
        <w:rPr>
          <w:rFonts w:asciiTheme="majorHAnsi" w:hAnsiTheme="majorHAnsi" w:cs="Arial"/>
          <w:szCs w:val="24"/>
        </w:rPr>
        <w:t xml:space="preserve">, </w:t>
      </w:r>
      <w:r w:rsidR="004754F9" w:rsidRPr="004754F9">
        <w:rPr>
          <w:rFonts w:asciiTheme="majorHAnsi" w:hAnsiTheme="majorHAnsi" w:cs="Arial"/>
          <w:szCs w:val="24"/>
        </w:rPr>
        <w:t>2014</w:t>
      </w:r>
      <w:r w:rsidRPr="004754F9">
        <w:rPr>
          <w:rFonts w:asciiTheme="majorHAnsi" w:hAnsiTheme="majorHAnsi" w:cs="Arial"/>
          <w:szCs w:val="24"/>
        </w:rPr>
        <w:t xml:space="preserve"> – </w:t>
      </w:r>
      <w:r w:rsidR="004754F9" w:rsidRPr="004754F9">
        <w:rPr>
          <w:rFonts w:asciiTheme="majorHAnsi" w:hAnsiTheme="majorHAnsi" w:cs="Arial"/>
          <w:szCs w:val="24"/>
        </w:rPr>
        <w:t>March</w:t>
      </w:r>
      <w:r w:rsidRPr="004754F9">
        <w:rPr>
          <w:rFonts w:asciiTheme="majorHAnsi" w:hAnsiTheme="majorHAnsi" w:cs="Arial"/>
          <w:szCs w:val="24"/>
        </w:rPr>
        <w:t xml:space="preserve">, </w:t>
      </w:r>
      <w:r w:rsidR="004754F9" w:rsidRPr="004754F9">
        <w:rPr>
          <w:rFonts w:asciiTheme="majorHAnsi" w:hAnsiTheme="majorHAnsi" w:cs="Arial"/>
          <w:szCs w:val="24"/>
        </w:rPr>
        <w:t>2015</w:t>
      </w:r>
    </w:p>
    <w:p w:rsidR="004754F9" w:rsidRPr="004754F9" w:rsidRDefault="004754F9" w:rsidP="0076316E">
      <w:pPr>
        <w:spacing w:line="360" w:lineRule="auto"/>
        <w:jc w:val="center"/>
        <w:rPr>
          <w:rFonts w:asciiTheme="majorHAnsi" w:hAnsiTheme="majorHAnsi" w:cs="Arial"/>
          <w:szCs w:val="24"/>
        </w:rPr>
      </w:pPr>
      <w:r w:rsidRPr="004754F9">
        <w:rPr>
          <w:rFonts w:asciiTheme="majorHAnsi" w:hAnsiTheme="majorHAnsi" w:cs="Arial"/>
          <w:szCs w:val="24"/>
        </w:rPr>
        <w:t xml:space="preserve">James G. </w:t>
      </w:r>
      <w:proofErr w:type="spellStart"/>
      <w:r w:rsidRPr="004754F9">
        <w:rPr>
          <w:rFonts w:asciiTheme="majorHAnsi" w:hAnsiTheme="majorHAnsi" w:cs="Arial"/>
          <w:szCs w:val="24"/>
        </w:rPr>
        <w:t>Hallett</w:t>
      </w:r>
      <w:proofErr w:type="spellEnd"/>
      <w:r w:rsidRPr="004754F9">
        <w:rPr>
          <w:rFonts w:asciiTheme="majorHAnsi" w:hAnsiTheme="majorHAnsi" w:cs="Arial"/>
          <w:szCs w:val="24"/>
        </w:rPr>
        <w:t xml:space="preserve"> and Margaret A. O’Connell</w:t>
      </w:r>
      <w:r w:rsidRPr="004754F9">
        <w:rPr>
          <w:rFonts w:asciiTheme="majorHAnsi" w:hAnsiTheme="majorHAnsi" w:cs="Arial"/>
          <w:szCs w:val="24"/>
        </w:rPr>
        <w:br/>
        <w:t>Biology Department, Eastern Washington University</w:t>
      </w:r>
      <w:r w:rsidRPr="004754F9">
        <w:rPr>
          <w:rFonts w:asciiTheme="majorHAnsi" w:hAnsiTheme="majorHAnsi" w:cs="Arial"/>
          <w:szCs w:val="24"/>
        </w:rPr>
        <w:br/>
        <w:t>Cheney, WA</w:t>
      </w:r>
    </w:p>
    <w:p w:rsidR="0076316E" w:rsidRPr="004754F9" w:rsidRDefault="0076316E" w:rsidP="0076316E">
      <w:pPr>
        <w:spacing w:line="360" w:lineRule="auto"/>
        <w:jc w:val="center"/>
        <w:rPr>
          <w:rFonts w:asciiTheme="majorHAnsi" w:hAnsiTheme="majorHAnsi" w:cs="Arial"/>
          <w:szCs w:val="24"/>
        </w:rPr>
      </w:pPr>
      <w:r w:rsidRPr="004754F9">
        <w:rPr>
          <w:rFonts w:asciiTheme="majorHAnsi" w:hAnsiTheme="majorHAnsi" w:cs="Arial"/>
          <w:szCs w:val="24"/>
        </w:rPr>
        <w:t xml:space="preserve"> Report Created: </w:t>
      </w:r>
      <w:r w:rsidR="004754F9" w:rsidRPr="004754F9">
        <w:rPr>
          <w:rFonts w:asciiTheme="majorHAnsi" w:hAnsiTheme="majorHAnsi" w:cs="Arial"/>
          <w:szCs w:val="24"/>
        </w:rPr>
        <w:t>March</w:t>
      </w:r>
      <w:r w:rsidRPr="004754F9">
        <w:rPr>
          <w:rFonts w:asciiTheme="majorHAnsi" w:hAnsiTheme="majorHAnsi" w:cs="Arial"/>
          <w:szCs w:val="24"/>
        </w:rPr>
        <w:t xml:space="preserve">, </w:t>
      </w:r>
      <w:r w:rsidR="004754F9" w:rsidRPr="004754F9">
        <w:rPr>
          <w:rFonts w:asciiTheme="majorHAnsi" w:hAnsiTheme="majorHAnsi" w:cs="Arial"/>
          <w:szCs w:val="24"/>
        </w:rPr>
        <w:t>2015</w:t>
      </w:r>
    </w:p>
    <w:p w:rsidR="0076316E" w:rsidRPr="004754F9" w:rsidRDefault="0076316E" w:rsidP="0076316E">
      <w:pPr>
        <w:spacing w:line="360" w:lineRule="auto"/>
        <w:jc w:val="center"/>
        <w:rPr>
          <w:rFonts w:asciiTheme="majorHAnsi" w:hAnsiTheme="majorHAnsi" w:cs="Arial"/>
          <w:szCs w:val="24"/>
        </w:rPr>
      </w:pPr>
    </w:p>
    <w:p w:rsidR="004754F9" w:rsidRPr="004754F9" w:rsidRDefault="0076316E" w:rsidP="0076316E">
      <w:pPr>
        <w:spacing w:line="360" w:lineRule="auto"/>
        <w:jc w:val="both"/>
        <w:rPr>
          <w:rFonts w:asciiTheme="majorHAnsi" w:hAnsiTheme="majorHAnsi" w:cs="Arial"/>
          <w:szCs w:val="24"/>
        </w:rPr>
      </w:pPr>
      <w:r w:rsidRPr="004754F9">
        <w:rPr>
          <w:rFonts w:asciiTheme="majorHAnsi" w:hAnsiTheme="majorHAnsi" w:cs="Arial"/>
          <w:szCs w:val="24"/>
        </w:rPr>
        <w:t>“This report was funded by the Bonneville Power Administration (BPA), U.S. Department of Energy, as part of BPA's program to protect, mitigate, and enhance fish and wildlife affected by the development and operation of hydroelectric facilities on the Columbia River and its tributaries.  The views in this report are the author's and do not necessarily represent the views of BPA.”</w:t>
      </w:r>
    </w:p>
    <w:p w:rsidR="00CD72F9" w:rsidRDefault="004754F9" w:rsidP="00372936">
      <w:pPr>
        <w:pStyle w:val="TOCHeading"/>
        <w:rPr>
          <w:rFonts w:ascii="Arial" w:hAnsi="Arial" w:cs="Arial"/>
          <w:sz w:val="22"/>
        </w:rPr>
      </w:pPr>
      <w:r>
        <w:rPr>
          <w:rFonts w:ascii="Arial" w:hAnsi="Arial" w:cs="Arial"/>
          <w:sz w:val="22"/>
        </w:rPr>
        <w:br w:type="column"/>
      </w:r>
    </w:p>
    <w:sdt>
      <w:sdtPr>
        <w:rPr>
          <w:rFonts w:ascii="Times New Roman" w:eastAsiaTheme="minorHAnsi" w:hAnsi="Times New Roman" w:cstheme="minorBidi"/>
          <w:b/>
          <w:bCs/>
          <w:color w:val="auto"/>
          <w:spacing w:val="0"/>
          <w:kern w:val="0"/>
          <w:sz w:val="24"/>
          <w:szCs w:val="22"/>
        </w:rPr>
        <w:id w:val="-868983427"/>
        <w:docPartObj>
          <w:docPartGallery w:val="Table of Contents"/>
          <w:docPartUnique/>
        </w:docPartObj>
      </w:sdtPr>
      <w:sdtEndPr>
        <w:rPr>
          <w:b w:val="0"/>
          <w:bCs w:val="0"/>
          <w:noProof/>
        </w:rPr>
      </w:sdtEndPr>
      <w:sdtContent>
        <w:p w:rsidR="004D3E36" w:rsidRPr="00AA3B1B" w:rsidRDefault="004D3E36" w:rsidP="00CD72F9">
          <w:pPr>
            <w:pStyle w:val="Title"/>
          </w:pPr>
          <w:r w:rsidRPr="00AA3B1B">
            <w:t>Contents</w:t>
          </w:r>
        </w:p>
        <w:p w:rsidR="00512E8A" w:rsidRDefault="004D3E36">
          <w:pPr>
            <w:pStyle w:val="TOC1"/>
            <w:tabs>
              <w:tab w:val="left" w:pos="440"/>
              <w:tab w:val="right" w:leader="dot" w:pos="9350"/>
            </w:tabs>
            <w:rPr>
              <w:noProof/>
              <w:lang w:eastAsia="en-US"/>
            </w:rPr>
          </w:pPr>
          <w:r>
            <w:fldChar w:fldCharType="begin"/>
          </w:r>
          <w:r>
            <w:instrText xml:space="preserve"> TOC \o "1-3" \h \z \u </w:instrText>
          </w:r>
          <w:r>
            <w:fldChar w:fldCharType="separate"/>
          </w:r>
          <w:hyperlink w:anchor="_Toc412728381" w:history="1">
            <w:r w:rsidR="00512E8A" w:rsidRPr="0008733D">
              <w:rPr>
                <w:rStyle w:val="Hyperlink"/>
                <w:noProof/>
              </w:rPr>
              <w:t>1</w:t>
            </w:r>
            <w:r w:rsidR="00512E8A">
              <w:rPr>
                <w:noProof/>
                <w:lang w:eastAsia="en-US"/>
              </w:rPr>
              <w:tab/>
            </w:r>
            <w:r w:rsidR="00512E8A" w:rsidRPr="0008733D">
              <w:rPr>
                <w:rStyle w:val="Hyperlink"/>
                <w:noProof/>
              </w:rPr>
              <w:t>Abstract</w:t>
            </w:r>
            <w:r w:rsidR="00512E8A">
              <w:rPr>
                <w:noProof/>
                <w:webHidden/>
              </w:rPr>
              <w:tab/>
            </w:r>
            <w:r w:rsidR="00512E8A">
              <w:rPr>
                <w:noProof/>
                <w:webHidden/>
              </w:rPr>
              <w:fldChar w:fldCharType="begin"/>
            </w:r>
            <w:r w:rsidR="00512E8A">
              <w:rPr>
                <w:noProof/>
                <w:webHidden/>
              </w:rPr>
              <w:instrText xml:space="preserve"> PAGEREF _Toc412728381 \h </w:instrText>
            </w:r>
            <w:r w:rsidR="00512E8A">
              <w:rPr>
                <w:noProof/>
                <w:webHidden/>
              </w:rPr>
            </w:r>
            <w:r w:rsidR="00512E8A">
              <w:rPr>
                <w:noProof/>
                <w:webHidden/>
              </w:rPr>
              <w:fldChar w:fldCharType="separate"/>
            </w:r>
            <w:r w:rsidR="00512E8A">
              <w:rPr>
                <w:noProof/>
                <w:webHidden/>
              </w:rPr>
              <w:t>2</w:t>
            </w:r>
            <w:r w:rsidR="00512E8A">
              <w:rPr>
                <w:noProof/>
                <w:webHidden/>
              </w:rPr>
              <w:fldChar w:fldCharType="end"/>
            </w:r>
          </w:hyperlink>
        </w:p>
        <w:p w:rsidR="00512E8A" w:rsidRDefault="00E8700E">
          <w:pPr>
            <w:pStyle w:val="TOC1"/>
            <w:tabs>
              <w:tab w:val="left" w:pos="440"/>
              <w:tab w:val="right" w:leader="dot" w:pos="9350"/>
            </w:tabs>
            <w:rPr>
              <w:noProof/>
              <w:lang w:eastAsia="en-US"/>
            </w:rPr>
          </w:pPr>
          <w:hyperlink w:anchor="_Toc412728382" w:history="1">
            <w:r w:rsidR="00512E8A" w:rsidRPr="0008733D">
              <w:rPr>
                <w:rStyle w:val="Hyperlink"/>
                <w:noProof/>
              </w:rPr>
              <w:t>2</w:t>
            </w:r>
            <w:r w:rsidR="00512E8A">
              <w:rPr>
                <w:noProof/>
                <w:lang w:eastAsia="en-US"/>
              </w:rPr>
              <w:tab/>
            </w:r>
            <w:r w:rsidR="00512E8A" w:rsidRPr="0008733D">
              <w:rPr>
                <w:rStyle w:val="Hyperlink"/>
                <w:noProof/>
              </w:rPr>
              <w:t>Introduction</w:t>
            </w:r>
            <w:r w:rsidR="00512E8A">
              <w:rPr>
                <w:noProof/>
                <w:webHidden/>
              </w:rPr>
              <w:tab/>
            </w:r>
            <w:r w:rsidR="00512E8A">
              <w:rPr>
                <w:noProof/>
                <w:webHidden/>
              </w:rPr>
              <w:fldChar w:fldCharType="begin"/>
            </w:r>
            <w:r w:rsidR="00512E8A">
              <w:rPr>
                <w:noProof/>
                <w:webHidden/>
              </w:rPr>
              <w:instrText xml:space="preserve"> PAGEREF _Toc412728382 \h </w:instrText>
            </w:r>
            <w:r w:rsidR="00512E8A">
              <w:rPr>
                <w:noProof/>
                <w:webHidden/>
              </w:rPr>
            </w:r>
            <w:r w:rsidR="00512E8A">
              <w:rPr>
                <w:noProof/>
                <w:webHidden/>
              </w:rPr>
              <w:fldChar w:fldCharType="separate"/>
            </w:r>
            <w:r w:rsidR="00512E8A">
              <w:rPr>
                <w:noProof/>
                <w:webHidden/>
              </w:rPr>
              <w:t>2</w:t>
            </w:r>
            <w:r w:rsidR="00512E8A">
              <w:rPr>
                <w:noProof/>
                <w:webHidden/>
              </w:rPr>
              <w:fldChar w:fldCharType="end"/>
            </w:r>
          </w:hyperlink>
        </w:p>
        <w:p w:rsidR="00512E8A" w:rsidRDefault="00E8700E">
          <w:pPr>
            <w:pStyle w:val="TOC1"/>
            <w:tabs>
              <w:tab w:val="left" w:pos="440"/>
              <w:tab w:val="right" w:leader="dot" w:pos="9350"/>
            </w:tabs>
            <w:rPr>
              <w:noProof/>
              <w:lang w:eastAsia="en-US"/>
            </w:rPr>
          </w:pPr>
          <w:hyperlink w:anchor="_Toc412728383" w:history="1">
            <w:r w:rsidR="00512E8A" w:rsidRPr="0008733D">
              <w:rPr>
                <w:rStyle w:val="Hyperlink"/>
                <w:noProof/>
              </w:rPr>
              <w:t>3</w:t>
            </w:r>
            <w:r w:rsidR="00512E8A">
              <w:rPr>
                <w:noProof/>
                <w:lang w:eastAsia="en-US"/>
              </w:rPr>
              <w:tab/>
            </w:r>
            <w:r w:rsidR="00512E8A" w:rsidRPr="0008733D">
              <w:rPr>
                <w:rStyle w:val="Hyperlink"/>
                <w:noProof/>
              </w:rPr>
              <w:t>Methods</w:t>
            </w:r>
            <w:r w:rsidR="00512E8A">
              <w:rPr>
                <w:noProof/>
                <w:webHidden/>
              </w:rPr>
              <w:tab/>
            </w:r>
            <w:r w:rsidR="00512E8A">
              <w:rPr>
                <w:noProof/>
                <w:webHidden/>
              </w:rPr>
              <w:fldChar w:fldCharType="begin"/>
            </w:r>
            <w:r w:rsidR="00512E8A">
              <w:rPr>
                <w:noProof/>
                <w:webHidden/>
              </w:rPr>
              <w:instrText xml:space="preserve"> PAGEREF _Toc412728383 \h </w:instrText>
            </w:r>
            <w:r w:rsidR="00512E8A">
              <w:rPr>
                <w:noProof/>
                <w:webHidden/>
              </w:rPr>
            </w:r>
            <w:r w:rsidR="00512E8A">
              <w:rPr>
                <w:noProof/>
                <w:webHidden/>
              </w:rPr>
              <w:fldChar w:fldCharType="separate"/>
            </w:r>
            <w:r w:rsidR="00512E8A">
              <w:rPr>
                <w:noProof/>
                <w:webHidden/>
              </w:rPr>
              <w:t>3</w:t>
            </w:r>
            <w:r w:rsidR="00512E8A">
              <w:rPr>
                <w:noProof/>
                <w:webHidden/>
              </w:rPr>
              <w:fldChar w:fldCharType="end"/>
            </w:r>
          </w:hyperlink>
        </w:p>
        <w:p w:rsidR="00512E8A" w:rsidRDefault="00E8700E">
          <w:pPr>
            <w:pStyle w:val="TOC2"/>
            <w:tabs>
              <w:tab w:val="left" w:pos="880"/>
              <w:tab w:val="right" w:leader="dot" w:pos="9350"/>
            </w:tabs>
            <w:rPr>
              <w:noProof/>
              <w:lang w:eastAsia="en-US"/>
            </w:rPr>
          </w:pPr>
          <w:hyperlink w:anchor="_Toc412728384" w:history="1">
            <w:r w:rsidR="00512E8A" w:rsidRPr="0008733D">
              <w:rPr>
                <w:rStyle w:val="Hyperlink"/>
                <w:noProof/>
              </w:rPr>
              <w:t>3.1</w:t>
            </w:r>
            <w:r w:rsidR="00512E8A">
              <w:rPr>
                <w:noProof/>
                <w:lang w:eastAsia="en-US"/>
              </w:rPr>
              <w:tab/>
            </w:r>
            <w:r w:rsidR="00512E8A" w:rsidRPr="0008733D">
              <w:rPr>
                <w:rStyle w:val="Hyperlink"/>
                <w:noProof/>
              </w:rPr>
              <w:t>Monitoring locations</w:t>
            </w:r>
            <w:r w:rsidR="00512E8A">
              <w:rPr>
                <w:noProof/>
                <w:webHidden/>
              </w:rPr>
              <w:tab/>
            </w:r>
            <w:r w:rsidR="00512E8A">
              <w:rPr>
                <w:noProof/>
                <w:webHidden/>
              </w:rPr>
              <w:fldChar w:fldCharType="begin"/>
            </w:r>
            <w:r w:rsidR="00512E8A">
              <w:rPr>
                <w:noProof/>
                <w:webHidden/>
              </w:rPr>
              <w:instrText xml:space="preserve"> PAGEREF _Toc412728384 \h </w:instrText>
            </w:r>
            <w:r w:rsidR="00512E8A">
              <w:rPr>
                <w:noProof/>
                <w:webHidden/>
              </w:rPr>
            </w:r>
            <w:r w:rsidR="00512E8A">
              <w:rPr>
                <w:noProof/>
                <w:webHidden/>
              </w:rPr>
              <w:fldChar w:fldCharType="separate"/>
            </w:r>
            <w:r w:rsidR="00512E8A">
              <w:rPr>
                <w:noProof/>
                <w:webHidden/>
              </w:rPr>
              <w:t>3</w:t>
            </w:r>
            <w:r w:rsidR="00512E8A">
              <w:rPr>
                <w:noProof/>
                <w:webHidden/>
              </w:rPr>
              <w:fldChar w:fldCharType="end"/>
            </w:r>
          </w:hyperlink>
        </w:p>
        <w:p w:rsidR="00512E8A" w:rsidRDefault="00E8700E">
          <w:pPr>
            <w:pStyle w:val="TOC2"/>
            <w:tabs>
              <w:tab w:val="left" w:pos="880"/>
              <w:tab w:val="right" w:leader="dot" w:pos="9350"/>
            </w:tabs>
            <w:rPr>
              <w:noProof/>
              <w:lang w:eastAsia="en-US"/>
            </w:rPr>
          </w:pPr>
          <w:hyperlink w:anchor="_Toc412728385" w:history="1">
            <w:r w:rsidR="00512E8A" w:rsidRPr="0008733D">
              <w:rPr>
                <w:rStyle w:val="Hyperlink"/>
                <w:noProof/>
              </w:rPr>
              <w:t>3.2</w:t>
            </w:r>
            <w:r w:rsidR="00512E8A">
              <w:rPr>
                <w:noProof/>
                <w:lang w:eastAsia="en-US"/>
              </w:rPr>
              <w:tab/>
            </w:r>
            <w:r w:rsidR="00512E8A" w:rsidRPr="0008733D">
              <w:rPr>
                <w:rStyle w:val="Hyperlink"/>
                <w:noProof/>
              </w:rPr>
              <w:t>Vegetation sampling</w:t>
            </w:r>
            <w:r w:rsidR="00512E8A">
              <w:rPr>
                <w:noProof/>
                <w:webHidden/>
              </w:rPr>
              <w:tab/>
            </w:r>
            <w:r w:rsidR="00512E8A">
              <w:rPr>
                <w:noProof/>
                <w:webHidden/>
              </w:rPr>
              <w:fldChar w:fldCharType="begin"/>
            </w:r>
            <w:r w:rsidR="00512E8A">
              <w:rPr>
                <w:noProof/>
                <w:webHidden/>
              </w:rPr>
              <w:instrText xml:space="preserve"> PAGEREF _Toc412728385 \h </w:instrText>
            </w:r>
            <w:r w:rsidR="00512E8A">
              <w:rPr>
                <w:noProof/>
                <w:webHidden/>
              </w:rPr>
            </w:r>
            <w:r w:rsidR="00512E8A">
              <w:rPr>
                <w:noProof/>
                <w:webHidden/>
              </w:rPr>
              <w:fldChar w:fldCharType="separate"/>
            </w:r>
            <w:r w:rsidR="00512E8A">
              <w:rPr>
                <w:noProof/>
                <w:webHidden/>
              </w:rPr>
              <w:t>3</w:t>
            </w:r>
            <w:r w:rsidR="00512E8A">
              <w:rPr>
                <w:noProof/>
                <w:webHidden/>
              </w:rPr>
              <w:fldChar w:fldCharType="end"/>
            </w:r>
          </w:hyperlink>
        </w:p>
        <w:p w:rsidR="00512E8A" w:rsidRDefault="00E8700E">
          <w:pPr>
            <w:pStyle w:val="TOC2"/>
            <w:tabs>
              <w:tab w:val="left" w:pos="880"/>
              <w:tab w:val="right" w:leader="dot" w:pos="9350"/>
            </w:tabs>
            <w:rPr>
              <w:noProof/>
              <w:lang w:eastAsia="en-US"/>
            </w:rPr>
          </w:pPr>
          <w:hyperlink w:anchor="_Toc412728386" w:history="1">
            <w:r w:rsidR="00512E8A" w:rsidRPr="0008733D">
              <w:rPr>
                <w:rStyle w:val="Hyperlink"/>
                <w:noProof/>
              </w:rPr>
              <w:t>3.3</w:t>
            </w:r>
            <w:r w:rsidR="00512E8A">
              <w:rPr>
                <w:noProof/>
                <w:lang w:eastAsia="en-US"/>
              </w:rPr>
              <w:tab/>
            </w:r>
            <w:r w:rsidR="00512E8A" w:rsidRPr="0008733D">
              <w:rPr>
                <w:rStyle w:val="Hyperlink"/>
                <w:noProof/>
              </w:rPr>
              <w:t>Vertebrate sampling</w:t>
            </w:r>
            <w:r w:rsidR="00512E8A">
              <w:rPr>
                <w:noProof/>
                <w:webHidden/>
              </w:rPr>
              <w:tab/>
            </w:r>
            <w:r w:rsidR="00512E8A">
              <w:rPr>
                <w:noProof/>
                <w:webHidden/>
              </w:rPr>
              <w:fldChar w:fldCharType="begin"/>
            </w:r>
            <w:r w:rsidR="00512E8A">
              <w:rPr>
                <w:noProof/>
                <w:webHidden/>
              </w:rPr>
              <w:instrText xml:space="preserve"> PAGEREF _Toc412728386 \h </w:instrText>
            </w:r>
            <w:r w:rsidR="00512E8A">
              <w:rPr>
                <w:noProof/>
                <w:webHidden/>
              </w:rPr>
            </w:r>
            <w:r w:rsidR="00512E8A">
              <w:rPr>
                <w:noProof/>
                <w:webHidden/>
              </w:rPr>
              <w:fldChar w:fldCharType="separate"/>
            </w:r>
            <w:r w:rsidR="00512E8A">
              <w:rPr>
                <w:noProof/>
                <w:webHidden/>
              </w:rPr>
              <w:t>4</w:t>
            </w:r>
            <w:r w:rsidR="00512E8A">
              <w:rPr>
                <w:noProof/>
                <w:webHidden/>
              </w:rPr>
              <w:fldChar w:fldCharType="end"/>
            </w:r>
          </w:hyperlink>
        </w:p>
        <w:p w:rsidR="00512E8A" w:rsidRDefault="00E8700E">
          <w:pPr>
            <w:pStyle w:val="TOC1"/>
            <w:tabs>
              <w:tab w:val="left" w:pos="440"/>
              <w:tab w:val="right" w:leader="dot" w:pos="9350"/>
            </w:tabs>
            <w:rPr>
              <w:noProof/>
              <w:lang w:eastAsia="en-US"/>
            </w:rPr>
          </w:pPr>
          <w:hyperlink w:anchor="_Toc412728387" w:history="1">
            <w:r w:rsidR="00512E8A" w:rsidRPr="0008733D">
              <w:rPr>
                <w:rStyle w:val="Hyperlink"/>
                <w:noProof/>
              </w:rPr>
              <w:t>4</w:t>
            </w:r>
            <w:r w:rsidR="00512E8A">
              <w:rPr>
                <w:noProof/>
                <w:lang w:eastAsia="en-US"/>
              </w:rPr>
              <w:tab/>
            </w:r>
            <w:r w:rsidR="00512E8A" w:rsidRPr="0008733D">
              <w:rPr>
                <w:rStyle w:val="Hyperlink"/>
                <w:noProof/>
              </w:rPr>
              <w:t>Results</w:t>
            </w:r>
            <w:r w:rsidR="00512E8A">
              <w:rPr>
                <w:noProof/>
                <w:webHidden/>
              </w:rPr>
              <w:tab/>
            </w:r>
            <w:r w:rsidR="00512E8A">
              <w:rPr>
                <w:noProof/>
                <w:webHidden/>
              </w:rPr>
              <w:fldChar w:fldCharType="begin"/>
            </w:r>
            <w:r w:rsidR="00512E8A">
              <w:rPr>
                <w:noProof/>
                <w:webHidden/>
              </w:rPr>
              <w:instrText xml:space="preserve"> PAGEREF _Toc412728387 \h </w:instrText>
            </w:r>
            <w:r w:rsidR="00512E8A">
              <w:rPr>
                <w:noProof/>
                <w:webHidden/>
              </w:rPr>
            </w:r>
            <w:r w:rsidR="00512E8A">
              <w:rPr>
                <w:noProof/>
                <w:webHidden/>
              </w:rPr>
              <w:fldChar w:fldCharType="separate"/>
            </w:r>
            <w:r w:rsidR="00512E8A">
              <w:rPr>
                <w:noProof/>
                <w:webHidden/>
              </w:rPr>
              <w:t>4</w:t>
            </w:r>
            <w:r w:rsidR="00512E8A">
              <w:rPr>
                <w:noProof/>
                <w:webHidden/>
              </w:rPr>
              <w:fldChar w:fldCharType="end"/>
            </w:r>
          </w:hyperlink>
        </w:p>
        <w:p w:rsidR="00512E8A" w:rsidRDefault="00E8700E">
          <w:pPr>
            <w:pStyle w:val="TOC1"/>
            <w:tabs>
              <w:tab w:val="left" w:pos="440"/>
              <w:tab w:val="right" w:leader="dot" w:pos="9350"/>
            </w:tabs>
            <w:rPr>
              <w:noProof/>
              <w:lang w:eastAsia="en-US"/>
            </w:rPr>
          </w:pPr>
          <w:hyperlink w:anchor="_Toc412728388" w:history="1">
            <w:r w:rsidR="00512E8A" w:rsidRPr="0008733D">
              <w:rPr>
                <w:rStyle w:val="Hyperlink"/>
                <w:noProof/>
              </w:rPr>
              <w:t>5</w:t>
            </w:r>
            <w:r w:rsidR="00512E8A">
              <w:rPr>
                <w:noProof/>
                <w:lang w:eastAsia="en-US"/>
              </w:rPr>
              <w:tab/>
            </w:r>
            <w:r w:rsidR="00512E8A" w:rsidRPr="0008733D">
              <w:rPr>
                <w:rStyle w:val="Hyperlink"/>
                <w:noProof/>
              </w:rPr>
              <w:t>Discussion/Conclusion</w:t>
            </w:r>
            <w:r w:rsidR="00512E8A">
              <w:rPr>
                <w:noProof/>
                <w:webHidden/>
              </w:rPr>
              <w:tab/>
            </w:r>
            <w:r w:rsidR="00512E8A">
              <w:rPr>
                <w:noProof/>
                <w:webHidden/>
              </w:rPr>
              <w:fldChar w:fldCharType="begin"/>
            </w:r>
            <w:r w:rsidR="00512E8A">
              <w:rPr>
                <w:noProof/>
                <w:webHidden/>
              </w:rPr>
              <w:instrText xml:space="preserve"> PAGEREF _Toc412728388 \h </w:instrText>
            </w:r>
            <w:r w:rsidR="00512E8A">
              <w:rPr>
                <w:noProof/>
                <w:webHidden/>
              </w:rPr>
            </w:r>
            <w:r w:rsidR="00512E8A">
              <w:rPr>
                <w:noProof/>
                <w:webHidden/>
              </w:rPr>
              <w:fldChar w:fldCharType="separate"/>
            </w:r>
            <w:r w:rsidR="00512E8A">
              <w:rPr>
                <w:noProof/>
                <w:webHidden/>
              </w:rPr>
              <w:t>5</w:t>
            </w:r>
            <w:r w:rsidR="00512E8A">
              <w:rPr>
                <w:noProof/>
                <w:webHidden/>
              </w:rPr>
              <w:fldChar w:fldCharType="end"/>
            </w:r>
          </w:hyperlink>
        </w:p>
        <w:p w:rsidR="00512E8A" w:rsidRDefault="00E8700E">
          <w:pPr>
            <w:pStyle w:val="TOC1"/>
            <w:tabs>
              <w:tab w:val="left" w:pos="440"/>
              <w:tab w:val="right" w:leader="dot" w:pos="9350"/>
            </w:tabs>
            <w:rPr>
              <w:noProof/>
              <w:lang w:eastAsia="en-US"/>
            </w:rPr>
          </w:pPr>
          <w:hyperlink w:anchor="_Toc412728389" w:history="1">
            <w:r w:rsidR="00512E8A" w:rsidRPr="0008733D">
              <w:rPr>
                <w:rStyle w:val="Hyperlink"/>
                <w:noProof/>
              </w:rPr>
              <w:t>6</w:t>
            </w:r>
            <w:r w:rsidR="00512E8A">
              <w:rPr>
                <w:noProof/>
                <w:lang w:eastAsia="en-US"/>
              </w:rPr>
              <w:tab/>
            </w:r>
            <w:r w:rsidR="00512E8A" w:rsidRPr="0008733D">
              <w:rPr>
                <w:rStyle w:val="Hyperlink"/>
                <w:noProof/>
              </w:rPr>
              <w:t>Adaptive Management &amp; Lessons Learned</w:t>
            </w:r>
            <w:r w:rsidR="00512E8A">
              <w:rPr>
                <w:noProof/>
                <w:webHidden/>
              </w:rPr>
              <w:tab/>
            </w:r>
            <w:r w:rsidR="00512E8A">
              <w:rPr>
                <w:noProof/>
                <w:webHidden/>
              </w:rPr>
              <w:fldChar w:fldCharType="begin"/>
            </w:r>
            <w:r w:rsidR="00512E8A">
              <w:rPr>
                <w:noProof/>
                <w:webHidden/>
              </w:rPr>
              <w:instrText xml:space="preserve"> PAGEREF _Toc412728389 \h </w:instrText>
            </w:r>
            <w:r w:rsidR="00512E8A">
              <w:rPr>
                <w:noProof/>
                <w:webHidden/>
              </w:rPr>
            </w:r>
            <w:r w:rsidR="00512E8A">
              <w:rPr>
                <w:noProof/>
                <w:webHidden/>
              </w:rPr>
              <w:fldChar w:fldCharType="separate"/>
            </w:r>
            <w:r w:rsidR="00512E8A">
              <w:rPr>
                <w:noProof/>
                <w:webHidden/>
              </w:rPr>
              <w:t>6</w:t>
            </w:r>
            <w:r w:rsidR="00512E8A">
              <w:rPr>
                <w:noProof/>
                <w:webHidden/>
              </w:rPr>
              <w:fldChar w:fldCharType="end"/>
            </w:r>
          </w:hyperlink>
        </w:p>
        <w:p w:rsidR="00512E8A" w:rsidRDefault="00E8700E">
          <w:pPr>
            <w:pStyle w:val="TOC1"/>
            <w:tabs>
              <w:tab w:val="left" w:pos="440"/>
              <w:tab w:val="right" w:leader="dot" w:pos="9350"/>
            </w:tabs>
            <w:rPr>
              <w:noProof/>
              <w:lang w:eastAsia="en-US"/>
            </w:rPr>
          </w:pPr>
          <w:hyperlink w:anchor="_Toc412728390" w:history="1">
            <w:r w:rsidR="00512E8A" w:rsidRPr="0008733D">
              <w:rPr>
                <w:rStyle w:val="Hyperlink"/>
                <w:noProof/>
              </w:rPr>
              <w:t>7</w:t>
            </w:r>
            <w:r w:rsidR="00512E8A">
              <w:rPr>
                <w:noProof/>
                <w:lang w:eastAsia="en-US"/>
              </w:rPr>
              <w:tab/>
            </w:r>
            <w:r w:rsidR="00512E8A" w:rsidRPr="0008733D">
              <w:rPr>
                <w:rStyle w:val="Hyperlink"/>
                <w:noProof/>
              </w:rPr>
              <w:t>Acknowledgements</w:t>
            </w:r>
            <w:r w:rsidR="00512E8A">
              <w:rPr>
                <w:noProof/>
                <w:webHidden/>
              </w:rPr>
              <w:tab/>
            </w:r>
            <w:r w:rsidR="00512E8A">
              <w:rPr>
                <w:noProof/>
                <w:webHidden/>
              </w:rPr>
              <w:fldChar w:fldCharType="begin"/>
            </w:r>
            <w:r w:rsidR="00512E8A">
              <w:rPr>
                <w:noProof/>
                <w:webHidden/>
              </w:rPr>
              <w:instrText xml:space="preserve"> PAGEREF _Toc412728390 \h </w:instrText>
            </w:r>
            <w:r w:rsidR="00512E8A">
              <w:rPr>
                <w:noProof/>
                <w:webHidden/>
              </w:rPr>
            </w:r>
            <w:r w:rsidR="00512E8A">
              <w:rPr>
                <w:noProof/>
                <w:webHidden/>
              </w:rPr>
              <w:fldChar w:fldCharType="separate"/>
            </w:r>
            <w:r w:rsidR="00512E8A">
              <w:rPr>
                <w:noProof/>
                <w:webHidden/>
              </w:rPr>
              <w:t>6</w:t>
            </w:r>
            <w:r w:rsidR="00512E8A">
              <w:rPr>
                <w:noProof/>
                <w:webHidden/>
              </w:rPr>
              <w:fldChar w:fldCharType="end"/>
            </w:r>
          </w:hyperlink>
        </w:p>
        <w:p w:rsidR="00512E8A" w:rsidRDefault="00E8700E">
          <w:pPr>
            <w:pStyle w:val="TOC1"/>
            <w:tabs>
              <w:tab w:val="left" w:pos="440"/>
              <w:tab w:val="right" w:leader="dot" w:pos="9350"/>
            </w:tabs>
            <w:rPr>
              <w:noProof/>
              <w:lang w:eastAsia="en-US"/>
            </w:rPr>
          </w:pPr>
          <w:hyperlink w:anchor="_Toc412728391" w:history="1">
            <w:r w:rsidR="00512E8A" w:rsidRPr="0008733D">
              <w:rPr>
                <w:rStyle w:val="Hyperlink"/>
                <w:noProof/>
              </w:rPr>
              <w:t>8</w:t>
            </w:r>
            <w:r w:rsidR="00512E8A">
              <w:rPr>
                <w:noProof/>
                <w:lang w:eastAsia="en-US"/>
              </w:rPr>
              <w:tab/>
            </w:r>
            <w:r w:rsidR="00512E8A" w:rsidRPr="0008733D">
              <w:rPr>
                <w:rStyle w:val="Hyperlink"/>
                <w:noProof/>
              </w:rPr>
              <w:t>References</w:t>
            </w:r>
            <w:r w:rsidR="00512E8A">
              <w:rPr>
                <w:noProof/>
                <w:webHidden/>
              </w:rPr>
              <w:tab/>
            </w:r>
            <w:r w:rsidR="00512E8A">
              <w:rPr>
                <w:noProof/>
                <w:webHidden/>
              </w:rPr>
              <w:fldChar w:fldCharType="begin"/>
            </w:r>
            <w:r w:rsidR="00512E8A">
              <w:rPr>
                <w:noProof/>
                <w:webHidden/>
              </w:rPr>
              <w:instrText xml:space="preserve"> PAGEREF _Toc412728391 \h </w:instrText>
            </w:r>
            <w:r w:rsidR="00512E8A">
              <w:rPr>
                <w:noProof/>
                <w:webHidden/>
              </w:rPr>
            </w:r>
            <w:r w:rsidR="00512E8A">
              <w:rPr>
                <w:noProof/>
                <w:webHidden/>
              </w:rPr>
              <w:fldChar w:fldCharType="separate"/>
            </w:r>
            <w:r w:rsidR="00512E8A">
              <w:rPr>
                <w:noProof/>
                <w:webHidden/>
              </w:rPr>
              <w:t>6</w:t>
            </w:r>
            <w:r w:rsidR="00512E8A">
              <w:rPr>
                <w:noProof/>
                <w:webHidden/>
              </w:rPr>
              <w:fldChar w:fldCharType="end"/>
            </w:r>
          </w:hyperlink>
        </w:p>
        <w:p w:rsidR="00512E8A" w:rsidRDefault="00E8700E">
          <w:pPr>
            <w:pStyle w:val="TOC1"/>
            <w:tabs>
              <w:tab w:val="left" w:pos="440"/>
              <w:tab w:val="right" w:leader="dot" w:pos="9350"/>
            </w:tabs>
            <w:rPr>
              <w:noProof/>
              <w:lang w:eastAsia="en-US"/>
            </w:rPr>
          </w:pPr>
          <w:hyperlink w:anchor="_Toc412728392" w:history="1">
            <w:r w:rsidR="00512E8A" w:rsidRPr="0008733D">
              <w:rPr>
                <w:rStyle w:val="Hyperlink"/>
                <w:noProof/>
              </w:rPr>
              <w:t>9</w:t>
            </w:r>
            <w:r w:rsidR="00512E8A">
              <w:rPr>
                <w:noProof/>
                <w:lang w:eastAsia="en-US"/>
              </w:rPr>
              <w:tab/>
            </w:r>
            <w:r w:rsidR="00512E8A" w:rsidRPr="0008733D">
              <w:rPr>
                <w:rStyle w:val="Hyperlink"/>
                <w:noProof/>
              </w:rPr>
              <w:t>Appendices</w:t>
            </w:r>
            <w:r w:rsidR="00512E8A">
              <w:rPr>
                <w:noProof/>
                <w:webHidden/>
              </w:rPr>
              <w:tab/>
            </w:r>
            <w:r w:rsidR="00512E8A">
              <w:rPr>
                <w:noProof/>
                <w:webHidden/>
              </w:rPr>
              <w:fldChar w:fldCharType="begin"/>
            </w:r>
            <w:r w:rsidR="00512E8A">
              <w:rPr>
                <w:noProof/>
                <w:webHidden/>
              </w:rPr>
              <w:instrText xml:space="preserve"> PAGEREF _Toc412728392 \h </w:instrText>
            </w:r>
            <w:r w:rsidR="00512E8A">
              <w:rPr>
                <w:noProof/>
                <w:webHidden/>
              </w:rPr>
            </w:r>
            <w:r w:rsidR="00512E8A">
              <w:rPr>
                <w:noProof/>
                <w:webHidden/>
              </w:rPr>
              <w:fldChar w:fldCharType="separate"/>
            </w:r>
            <w:r w:rsidR="00512E8A">
              <w:rPr>
                <w:noProof/>
                <w:webHidden/>
              </w:rPr>
              <w:t>6</w:t>
            </w:r>
            <w:r w:rsidR="00512E8A">
              <w:rPr>
                <w:noProof/>
                <w:webHidden/>
              </w:rPr>
              <w:fldChar w:fldCharType="end"/>
            </w:r>
          </w:hyperlink>
        </w:p>
        <w:p w:rsidR="00512E8A" w:rsidRDefault="00E8700E">
          <w:pPr>
            <w:pStyle w:val="TOC2"/>
            <w:tabs>
              <w:tab w:val="right" w:leader="dot" w:pos="9350"/>
            </w:tabs>
            <w:rPr>
              <w:noProof/>
              <w:lang w:eastAsia="en-US"/>
            </w:rPr>
          </w:pPr>
          <w:hyperlink w:anchor="_Toc412728393" w:history="1">
            <w:r w:rsidR="00512E8A" w:rsidRPr="0008733D">
              <w:rPr>
                <w:rStyle w:val="Hyperlink"/>
                <w:noProof/>
              </w:rPr>
              <w:t>A.1: Data sets or products:</w:t>
            </w:r>
            <w:r w:rsidR="00512E8A">
              <w:rPr>
                <w:noProof/>
                <w:webHidden/>
              </w:rPr>
              <w:tab/>
            </w:r>
            <w:r w:rsidR="00512E8A">
              <w:rPr>
                <w:noProof/>
                <w:webHidden/>
              </w:rPr>
              <w:fldChar w:fldCharType="begin"/>
            </w:r>
            <w:r w:rsidR="00512E8A">
              <w:rPr>
                <w:noProof/>
                <w:webHidden/>
              </w:rPr>
              <w:instrText xml:space="preserve"> PAGEREF _Toc412728393 \h </w:instrText>
            </w:r>
            <w:r w:rsidR="00512E8A">
              <w:rPr>
                <w:noProof/>
                <w:webHidden/>
              </w:rPr>
            </w:r>
            <w:r w:rsidR="00512E8A">
              <w:rPr>
                <w:noProof/>
                <w:webHidden/>
              </w:rPr>
              <w:fldChar w:fldCharType="separate"/>
            </w:r>
            <w:r w:rsidR="00512E8A">
              <w:rPr>
                <w:noProof/>
                <w:webHidden/>
              </w:rPr>
              <w:t>7</w:t>
            </w:r>
            <w:r w:rsidR="00512E8A">
              <w:rPr>
                <w:noProof/>
                <w:webHidden/>
              </w:rPr>
              <w:fldChar w:fldCharType="end"/>
            </w:r>
          </w:hyperlink>
        </w:p>
        <w:p w:rsidR="004D3E36" w:rsidRDefault="004D3E36" w:rsidP="004D3E36">
          <w:pPr>
            <w:rPr>
              <w:b/>
              <w:bCs/>
              <w:noProof/>
            </w:rPr>
          </w:pPr>
          <w:r>
            <w:rPr>
              <w:b/>
              <w:bCs/>
              <w:noProof/>
            </w:rPr>
            <w:fldChar w:fldCharType="end"/>
          </w:r>
        </w:p>
      </w:sdtContent>
    </w:sdt>
    <w:p w:rsidR="00767EF8" w:rsidRDefault="00767EF8">
      <w:pPr>
        <w:spacing w:line="276" w:lineRule="auto"/>
        <w:rPr>
          <w:rFonts w:asciiTheme="majorHAnsi" w:eastAsiaTheme="majorEastAsia" w:hAnsiTheme="majorHAnsi" w:cstheme="majorBidi"/>
          <w:b/>
          <w:bCs/>
          <w:sz w:val="28"/>
          <w:szCs w:val="28"/>
        </w:rPr>
      </w:pPr>
      <w:r>
        <w:br w:type="page"/>
      </w:r>
    </w:p>
    <w:p w:rsidR="004754F9" w:rsidRDefault="004754F9" w:rsidP="00372936">
      <w:pPr>
        <w:pStyle w:val="Heading1"/>
      </w:pPr>
      <w:bookmarkStart w:id="0" w:name="_Toc400107061"/>
      <w:bookmarkStart w:id="1" w:name="_Toc412728381"/>
      <w:r w:rsidRPr="00372936">
        <w:lastRenderedPageBreak/>
        <w:t>Abstract</w:t>
      </w:r>
      <w:bookmarkEnd w:id="0"/>
      <w:bookmarkEnd w:id="1"/>
    </w:p>
    <w:p w:rsidR="00372936" w:rsidRPr="00372936" w:rsidRDefault="00372936" w:rsidP="00372936"/>
    <w:p w:rsidR="004754F9" w:rsidRDefault="004754F9" w:rsidP="004754F9">
      <w:pPr>
        <w:spacing w:line="360" w:lineRule="auto"/>
      </w:pPr>
      <w:r w:rsidRPr="00AF256F">
        <w:t xml:space="preserve">The abstract should consist of one paragraph (up to 500 words) that concisely states why and (generally) how the study was done, as well as what the results were and what they mean.  </w:t>
      </w:r>
      <w:r>
        <w:t>They</w:t>
      </w:r>
      <w:r w:rsidRPr="00AF256F">
        <w:t xml:space="preserve"> should </w:t>
      </w:r>
      <w:r>
        <w:t xml:space="preserve">also </w:t>
      </w:r>
      <w:r w:rsidRPr="00AF256F">
        <w:t>include any lessons learned</w:t>
      </w:r>
      <w:r>
        <w:t>.</w:t>
      </w:r>
      <w:r w:rsidRPr="00AF256F">
        <w:t xml:space="preserve"> The abstract should not simply outline the contents or present the methods in detail. Citations </w:t>
      </w:r>
      <w:r>
        <w:t>should not be presented in</w:t>
      </w:r>
      <w:r w:rsidRPr="00AF256F">
        <w:t xml:space="preserve"> abstracts, and </w:t>
      </w:r>
      <w:r>
        <w:t>acronyms</w:t>
      </w:r>
      <w:r w:rsidRPr="00AF256F">
        <w:t xml:space="preserve"> should be used sparingly. Detailed statistical results should be reserved for the main text. Because abstracts tend to be more widely read than complete papers, authors should </w:t>
      </w:r>
      <w:r>
        <w:t>make</w:t>
      </w:r>
      <w:r w:rsidRPr="00AF256F">
        <w:t xml:space="preserve"> them </w:t>
      </w:r>
      <w:r>
        <w:t>concise</w:t>
      </w:r>
      <w:r w:rsidRPr="00AF256F">
        <w:t>, clear, and applied.</w:t>
      </w:r>
    </w:p>
    <w:p w:rsidR="000B04AC" w:rsidRPr="005D0D2C" w:rsidRDefault="000B04AC" w:rsidP="00372936">
      <w:pPr>
        <w:pStyle w:val="Heading1"/>
      </w:pPr>
      <w:bookmarkStart w:id="2" w:name="_Toc412728382"/>
      <w:r w:rsidRPr="005D0D2C">
        <w:t>Introduction</w:t>
      </w:r>
      <w:bookmarkEnd w:id="2"/>
    </w:p>
    <w:p w:rsidR="002E5BBB" w:rsidRDefault="002E5BBB" w:rsidP="00B94ED3"/>
    <w:p w:rsidR="00843EB5" w:rsidRDefault="00843EB5" w:rsidP="00843EB5">
      <w:pPr>
        <w:spacing w:line="360" w:lineRule="auto"/>
      </w:pPr>
      <w:r w:rsidRPr="00AF256F">
        <w:t xml:space="preserve">The introduction should provide context for the work </w:t>
      </w:r>
      <w:r>
        <w:t>being reported</w:t>
      </w:r>
      <w:r w:rsidRPr="00AF256F">
        <w:t xml:space="preserve">. In doing so, it should present a general overview of previous literature and </w:t>
      </w:r>
      <w:r>
        <w:t xml:space="preserve">previous </w:t>
      </w:r>
      <w:r w:rsidRPr="00AF256F">
        <w:t>work on the subject</w:t>
      </w:r>
      <w:r>
        <w:t xml:space="preserve"> to</w:t>
      </w:r>
      <w:r w:rsidRPr="00AF256F">
        <w:t xml:space="preserve"> guid</w:t>
      </w:r>
      <w:r>
        <w:t>e</w:t>
      </w:r>
      <w:r w:rsidRPr="00AF256F">
        <w:t xml:space="preserve"> the reader to the report’s purpose and importance.  When applicable, the introduction should include a brief description of the study area</w:t>
      </w:r>
      <w:r>
        <w:t xml:space="preserve"> to</w:t>
      </w:r>
      <w:r w:rsidRPr="00AF256F">
        <w:t xml:space="preserve"> provid</w:t>
      </w:r>
      <w:r>
        <w:t>e</w:t>
      </w:r>
      <w:r w:rsidRPr="00AF256F">
        <w:t xml:space="preserve"> geographic and biological context.</w:t>
      </w:r>
      <w:r>
        <w:t xml:space="preserve">  Relationships</w:t>
      </w:r>
      <w:r w:rsidRPr="00AF256F">
        <w:t xml:space="preserve"> between the purpose of the work and </w:t>
      </w:r>
      <w:r>
        <w:t xml:space="preserve">strategies for </w:t>
      </w:r>
      <w:r w:rsidRPr="00AF256F">
        <w:t>habitat restoration, predation</w:t>
      </w:r>
      <w:r>
        <w:t>,</w:t>
      </w:r>
      <w:r w:rsidRPr="00AF256F">
        <w:t xml:space="preserve"> or hatchery and </w:t>
      </w:r>
      <w:proofErr w:type="spellStart"/>
      <w:r w:rsidRPr="00AF256F">
        <w:t>hydrosystem</w:t>
      </w:r>
      <w:proofErr w:type="spellEnd"/>
      <w:r w:rsidRPr="00AF256F">
        <w:t xml:space="preserve"> operations</w:t>
      </w:r>
      <w:r>
        <w:t xml:space="preserve"> should be described</w:t>
      </w:r>
      <w:r w:rsidRPr="00AF256F">
        <w:t xml:space="preserve">.    </w:t>
      </w:r>
      <w:r>
        <w:t>D</w:t>
      </w:r>
      <w:r w:rsidRPr="00AF256F">
        <w:t xml:space="preserve">o not provide an exhaustive history of the project.  </w:t>
      </w:r>
      <w:r>
        <w:rPr>
          <w:i/>
        </w:rPr>
        <w:t xml:space="preserve">The </w:t>
      </w:r>
      <w:r w:rsidRPr="00AF256F">
        <w:rPr>
          <w:i/>
        </w:rPr>
        <w:t xml:space="preserve">type of RM&amp;E being conducted </w:t>
      </w:r>
      <w:r>
        <w:rPr>
          <w:i/>
        </w:rPr>
        <w:t xml:space="preserve">must be identified </w:t>
      </w:r>
      <w:r w:rsidRPr="00AF256F">
        <w:rPr>
          <w:i/>
        </w:rPr>
        <w:t>(research, status and trend monitoring, or action effectiveness).  For research projects and action effectiveness projects, include hypotheses</w:t>
      </w:r>
      <w:r>
        <w:rPr>
          <w:i/>
        </w:rPr>
        <w:t xml:space="preserve">, </w:t>
      </w:r>
      <w:r w:rsidRPr="00AF256F">
        <w:rPr>
          <w:i/>
        </w:rPr>
        <w:t>related uncertainties</w:t>
      </w:r>
      <w:r>
        <w:rPr>
          <w:i/>
        </w:rPr>
        <w:t>, and a timeline for your study including the start and anticipated end date</w:t>
      </w:r>
      <w:r w:rsidRPr="00AF256F">
        <w:rPr>
          <w:i/>
        </w:rPr>
        <w:t>.</w:t>
      </w:r>
      <w:r w:rsidRPr="00AF256F">
        <w:t xml:space="preserve">  </w:t>
      </w:r>
    </w:p>
    <w:p w:rsidR="002C24A3" w:rsidRDefault="00BB4E9F" w:rsidP="002C24A3">
      <w:r w:rsidRPr="002C24A3">
        <w:t xml:space="preserve">Following the Wildlife </w:t>
      </w:r>
      <w:r w:rsidR="002C24A3">
        <w:t>Category</w:t>
      </w:r>
      <w:r w:rsidRPr="002C24A3">
        <w:t xml:space="preserve"> Review process, the ISRP </w:t>
      </w:r>
      <w:r w:rsidR="007564E7" w:rsidRPr="002C24A3">
        <w:t>reported</w:t>
      </w:r>
      <w:r w:rsidRPr="002C24A3">
        <w:t xml:space="preserve"> that the UCUT Wildlife Monitoring and Evaluation Program</w:t>
      </w:r>
      <w:r w:rsidR="007564E7" w:rsidRPr="002C24A3">
        <w:t xml:space="preserve"> (UWMEP)</w:t>
      </w:r>
      <w:r w:rsidRPr="002C24A3">
        <w:t xml:space="preserve"> met scientific criteria (</w:t>
      </w:r>
      <w:hyperlink r:id="rId8" w:history="1">
        <w:r w:rsidRPr="002C24A3">
          <w:t>ISRP 2009-17</w:t>
        </w:r>
      </w:hyperlink>
      <w:r w:rsidRPr="002C24A3">
        <w:t xml:space="preserve">). Based on ISRP recommendations, the Northwest Power and Conservation Council </w:t>
      </w:r>
      <w:r w:rsidR="007564E7" w:rsidRPr="002C24A3">
        <w:t xml:space="preserve">asked that the ISRP provide further review of the project and its applicability to other geographical areas after 3 years of </w:t>
      </w:r>
      <w:r w:rsidR="002C24A3">
        <w:t>implementation</w:t>
      </w:r>
      <w:r w:rsidR="007564E7" w:rsidRPr="002C24A3">
        <w:t xml:space="preserve">. We presented a report of progress last year </w:t>
      </w:r>
      <w:r w:rsidR="002C24A3">
        <w:t>providing discussion of the analytical approach to assessing ecological change</w:t>
      </w:r>
      <w:r w:rsidR="00BF25E3">
        <w:t>.</w:t>
      </w:r>
      <w:r w:rsidR="002C24A3">
        <w:t xml:space="preserve"> </w:t>
      </w:r>
      <w:r w:rsidR="00BF25E3">
        <w:t>This report</w:t>
      </w:r>
      <w:r w:rsidR="007564E7" w:rsidRPr="002C24A3">
        <w:t xml:space="preserve"> was reviewed by the ISRP</w:t>
      </w:r>
      <w:r w:rsidR="002C24A3">
        <w:t xml:space="preserve"> in October 2013</w:t>
      </w:r>
      <w:r w:rsidR="007564E7" w:rsidRPr="002C24A3">
        <w:t xml:space="preserve">. They concluded </w:t>
      </w:r>
      <w:r w:rsidR="00A8749F">
        <w:t xml:space="preserve">again </w:t>
      </w:r>
      <w:r w:rsidR="007564E7" w:rsidRPr="002C24A3">
        <w:t xml:space="preserve">that the UWMEP meets scientific review criteria. </w:t>
      </w:r>
      <w:r w:rsidR="002C24A3" w:rsidRPr="002C24A3">
        <w:t>Specifically the ISRP said that: “</w:t>
      </w:r>
      <w:r w:rsidR="007564E7" w:rsidRPr="002C24A3">
        <w:t xml:space="preserve">The progress report meets the ISRP’s previous qualifications from the Wildlife Category Review by providing a very good summary of analytical approaches and a thoughtful and rigorous preliminary analysis of data. The ISRP believes this wildlife M&amp;E approach can be used in other areas. However, if the use of the approach is expanded to other </w:t>
      </w:r>
      <w:r w:rsidR="007564E7" w:rsidRPr="002C24A3">
        <w:lastRenderedPageBreak/>
        <w:t>areas, the ISRP recommends that the sponsors develop a companion document where the analytical approaches are</w:t>
      </w:r>
      <w:r w:rsidR="002C24A3" w:rsidRPr="002C24A3">
        <w:t xml:space="preserve"> explained in more detail. This companion document can be provided to the ISRP during the next review process.</w:t>
      </w:r>
      <w:r w:rsidR="002C24A3">
        <w:t>”</w:t>
      </w:r>
    </w:p>
    <w:p w:rsidR="000B04AC" w:rsidRDefault="00372936" w:rsidP="00372936">
      <w:pPr>
        <w:pStyle w:val="Heading1"/>
      </w:pPr>
      <w:bookmarkStart w:id="3" w:name="_Toc412728383"/>
      <w:r>
        <w:t>Methods</w:t>
      </w:r>
      <w:bookmarkEnd w:id="3"/>
    </w:p>
    <w:p w:rsidR="00843EB5" w:rsidRPr="00CD690E" w:rsidRDefault="00843EB5" w:rsidP="00843EB5">
      <w:pPr>
        <w:spacing w:line="360" w:lineRule="auto"/>
      </w:pPr>
      <w:r w:rsidRPr="00AF256F">
        <w:t xml:space="preserve">The methods section </w:t>
      </w:r>
      <w:r>
        <w:t>describes</w:t>
      </w:r>
      <w:r w:rsidRPr="00AF256F">
        <w:t xml:space="preserve"> </w:t>
      </w:r>
      <w:r w:rsidRPr="00965796">
        <w:t>what was done, where it was done, and when it was done</w:t>
      </w:r>
      <w:r w:rsidRPr="00AF256F">
        <w:t xml:space="preserve">.  </w:t>
      </w:r>
      <w:r>
        <w:t xml:space="preserve">Authors should provide a high-level description of the methods, accompanied by relevant links to protocols in </w:t>
      </w:r>
      <w:hyperlink r:id="rId9" w:history="1">
        <w:r w:rsidRPr="00685C3A">
          <w:rPr>
            <w:rStyle w:val="Hyperlink"/>
          </w:rPr>
          <w:t>MonitoringMethods.org</w:t>
        </w:r>
      </w:hyperlink>
      <w:r>
        <w:t xml:space="preserve">.  Well-designed maps can reduce the need for detailed descriptions of study sites as part of the overall methods section.  </w:t>
      </w:r>
      <w:r w:rsidRPr="00AF256F">
        <w:t xml:space="preserve">Projects with metric and indicator data for each protocol can provide those in a separate appendix at the end of the </w:t>
      </w:r>
      <w:r>
        <w:t>report.</w:t>
      </w:r>
    </w:p>
    <w:p w:rsidR="00843EB5" w:rsidRPr="00843EB5" w:rsidRDefault="00843EB5" w:rsidP="00843EB5"/>
    <w:p w:rsidR="000B04AC" w:rsidRPr="00372936" w:rsidRDefault="006F5DF3" w:rsidP="00372936">
      <w:pPr>
        <w:pStyle w:val="Heading2"/>
      </w:pPr>
      <w:bookmarkStart w:id="4" w:name="_Toc412728384"/>
      <w:r w:rsidRPr="00372936">
        <w:t>Monitoring locations</w:t>
      </w:r>
      <w:bookmarkEnd w:id="4"/>
    </w:p>
    <w:p w:rsidR="007D2777" w:rsidRDefault="007D2777" w:rsidP="00D1769F">
      <w:pPr>
        <w:spacing w:after="0"/>
        <w:rPr>
          <w:rFonts w:eastAsia="Times New Roman" w:cs="Times New Roman"/>
          <w:szCs w:val="24"/>
        </w:rPr>
      </w:pPr>
    </w:p>
    <w:p w:rsidR="00C01BDE" w:rsidRDefault="00D1769F" w:rsidP="00D1769F">
      <w:pPr>
        <w:spacing w:after="0"/>
        <w:rPr>
          <w:rFonts w:eastAsia="Times New Roman" w:cs="Times New Roman"/>
          <w:szCs w:val="24"/>
        </w:rPr>
      </w:pPr>
      <w:r w:rsidRPr="0038330F">
        <w:rPr>
          <w:rFonts w:eastAsia="Times New Roman" w:cs="Times New Roman"/>
          <w:szCs w:val="24"/>
        </w:rPr>
        <w:t xml:space="preserve">The Albeni Falls Work Group (2001) used a stratified-random sampling design to determine the location of </w:t>
      </w:r>
      <w:r w:rsidR="00CE5C6B" w:rsidRPr="0038330F">
        <w:rPr>
          <w:rFonts w:eastAsia="Times New Roman" w:cs="Times New Roman"/>
          <w:szCs w:val="24"/>
        </w:rPr>
        <w:t xml:space="preserve">points </w:t>
      </w:r>
      <w:r w:rsidR="00CE5C6B">
        <w:rPr>
          <w:rFonts w:eastAsia="Times New Roman" w:cs="Times New Roman"/>
          <w:szCs w:val="24"/>
        </w:rPr>
        <w:t xml:space="preserve">for </w:t>
      </w:r>
      <w:r w:rsidRPr="0038330F">
        <w:rPr>
          <w:rFonts w:eastAsia="Times New Roman" w:cs="Times New Roman"/>
          <w:szCs w:val="24"/>
        </w:rPr>
        <w:t xml:space="preserve">monitoring. The protocol </w:t>
      </w:r>
      <w:r w:rsidR="00CE5C6B">
        <w:rPr>
          <w:rFonts w:eastAsia="Times New Roman" w:cs="Times New Roman"/>
          <w:szCs w:val="24"/>
        </w:rPr>
        <w:t>mapped</w:t>
      </w:r>
      <w:r w:rsidRPr="0038330F">
        <w:rPr>
          <w:rFonts w:eastAsia="Times New Roman" w:cs="Times New Roman"/>
          <w:szCs w:val="24"/>
        </w:rPr>
        <w:t xml:space="preserve"> a </w:t>
      </w:r>
      <w:r w:rsidR="008F0257">
        <w:rPr>
          <w:rFonts w:eastAsia="Times New Roman" w:cs="Times New Roman"/>
          <w:szCs w:val="24"/>
        </w:rPr>
        <w:t>geo-referenced</w:t>
      </w:r>
      <w:r w:rsidRPr="0038330F">
        <w:rPr>
          <w:rFonts w:eastAsia="Times New Roman" w:cs="Times New Roman"/>
          <w:szCs w:val="24"/>
        </w:rPr>
        <w:t xml:space="preserve"> grid </w:t>
      </w:r>
      <w:r w:rsidR="008F0257">
        <w:rPr>
          <w:rFonts w:eastAsia="Times New Roman" w:cs="Times New Roman"/>
          <w:szCs w:val="24"/>
        </w:rPr>
        <w:t>(</w:t>
      </w:r>
      <w:r w:rsidR="008F0257" w:rsidRPr="0038330F">
        <w:rPr>
          <w:rFonts w:eastAsia="Times New Roman" w:cs="Times New Roman"/>
          <w:szCs w:val="24"/>
        </w:rPr>
        <w:t>200</w:t>
      </w:r>
      <w:r w:rsidR="008F0257">
        <w:rPr>
          <w:rFonts w:eastAsia="Times New Roman" w:cs="Times New Roman"/>
          <w:szCs w:val="24"/>
        </w:rPr>
        <w:t>-</w:t>
      </w:r>
      <w:r w:rsidR="008F0257" w:rsidRPr="0038330F">
        <w:rPr>
          <w:rFonts w:eastAsia="Times New Roman" w:cs="Times New Roman"/>
          <w:szCs w:val="24"/>
        </w:rPr>
        <w:t xml:space="preserve">m </w:t>
      </w:r>
      <w:r w:rsidRPr="0038330F">
        <w:rPr>
          <w:rFonts w:eastAsia="Times New Roman" w:cs="Times New Roman"/>
          <w:szCs w:val="24"/>
        </w:rPr>
        <w:t>spacing</w:t>
      </w:r>
      <w:r w:rsidR="008F0257">
        <w:rPr>
          <w:rFonts w:eastAsia="Times New Roman" w:cs="Times New Roman"/>
          <w:szCs w:val="24"/>
        </w:rPr>
        <w:t>)</w:t>
      </w:r>
      <w:r w:rsidRPr="0038330F">
        <w:rPr>
          <w:rFonts w:eastAsia="Times New Roman" w:cs="Times New Roman"/>
          <w:szCs w:val="24"/>
        </w:rPr>
        <w:t xml:space="preserve"> on</w:t>
      </w:r>
      <w:r w:rsidR="000C5923">
        <w:rPr>
          <w:rFonts w:eastAsia="Times New Roman" w:cs="Times New Roman"/>
          <w:szCs w:val="24"/>
        </w:rPr>
        <w:t>to</w:t>
      </w:r>
      <w:r w:rsidRPr="0038330F">
        <w:rPr>
          <w:rFonts w:eastAsia="Times New Roman" w:cs="Times New Roman"/>
          <w:szCs w:val="24"/>
        </w:rPr>
        <w:t xml:space="preserve"> each mitigation property using</w:t>
      </w:r>
      <w:r w:rsidR="00296DF4">
        <w:rPr>
          <w:rFonts w:eastAsia="Times New Roman" w:cs="Times New Roman"/>
          <w:szCs w:val="24"/>
        </w:rPr>
        <w:t xml:space="preserve"> GIS</w:t>
      </w:r>
      <w:r w:rsidRPr="0038330F">
        <w:rPr>
          <w:rFonts w:eastAsia="Times New Roman" w:cs="Times New Roman"/>
          <w:szCs w:val="24"/>
        </w:rPr>
        <w:t xml:space="preserve">. Grid points were sequentially numbered and represented potential monitoring sample points on mitigation areas that could </w:t>
      </w:r>
      <w:r w:rsidR="00296DF4">
        <w:rPr>
          <w:rFonts w:eastAsia="Times New Roman" w:cs="Times New Roman"/>
          <w:szCs w:val="24"/>
        </w:rPr>
        <w:t xml:space="preserve">then </w:t>
      </w:r>
      <w:r w:rsidRPr="0038330F">
        <w:rPr>
          <w:rFonts w:eastAsia="Times New Roman" w:cs="Times New Roman"/>
          <w:szCs w:val="24"/>
        </w:rPr>
        <w:t xml:space="preserve">be randomly selected by use of a random numbers generator. The 200-m spacing is equal to the preferred sample point separation for breeding bird point-count stations </w:t>
      </w:r>
      <w:r w:rsidRPr="0038330F">
        <w:rPr>
          <w:rFonts w:eastAsia="Times New Roman" w:cs="Times New Roman"/>
          <w:szCs w:val="24"/>
        </w:rPr>
        <w:fldChar w:fldCharType="begin"/>
      </w:r>
      <w:r w:rsidR="00FC75F5">
        <w:rPr>
          <w:rFonts w:eastAsia="Times New Roman" w:cs="Times New Roman"/>
          <w:szCs w:val="24"/>
        </w:rPr>
        <w:instrText xml:space="preserve"> ADDIN EN.CITE &lt;EndNote&gt;&lt;Cite&gt;&lt;Author&gt;Huff&lt;/Author&gt;&lt;Year&gt;2000&lt;/Year&gt;&lt;RecNum&gt;2837&lt;/RecNum&gt;&lt;DisplayText&gt;(Huff et al. 2000)&lt;/DisplayText&gt;&lt;record&gt;&lt;rec-number&gt;2837&lt;/rec-number&gt;&lt;foreign-keys&gt;&lt;key app="EN" db-id="s9xzrv0zzpdpfwe9awfxw0v2fe0fzdxwv992"&gt;2837&lt;/key&gt;&lt;/foreign-keys&gt;&lt;ref-type name="Report"&gt;27&lt;/ref-type&gt;&lt;contributors&gt;&lt;authors&gt;&lt;author&gt;Huff, M. H.&lt;/author&gt;&lt;author&gt;Bettinger, K. A.&lt;/author&gt;&lt;author&gt;et.al&lt;/author&gt;&lt;/authors&gt;&lt;/contributors&gt;&lt;titles&gt;&lt;title&gt;A habitat based point-count protocol for terrestrial birds, emphasizing Washington and Oregon &lt;/title&gt;&lt;/titles&gt;&lt;pages&gt;39 pp.&lt;/pages&gt;&lt;dates&gt;&lt;year&gt;2000&lt;/year&gt;&lt;/dates&gt;&lt;pub-location&gt;U.S.D.A Forest Service, Pacific Northwest Research Station, Portland, OR&lt;/pub-location&gt;&lt;isbn&gt;&amp;#xD;&lt;/isbn&gt;&lt;work-type&gt;General Technical Report PNW-GTR-501&lt;/work-type&gt;&lt;urls&gt;&lt;/urls&gt;&lt;/record&gt;&lt;/Cite&gt;&lt;/EndNote&gt;</w:instrText>
      </w:r>
      <w:r w:rsidRPr="0038330F">
        <w:rPr>
          <w:rFonts w:eastAsia="Times New Roman" w:cs="Times New Roman"/>
          <w:szCs w:val="24"/>
        </w:rPr>
        <w:fldChar w:fldCharType="separate"/>
      </w:r>
      <w:r>
        <w:rPr>
          <w:rFonts w:eastAsia="Times New Roman" w:cs="Times New Roman"/>
          <w:noProof/>
          <w:szCs w:val="24"/>
        </w:rPr>
        <w:t>(</w:t>
      </w:r>
      <w:hyperlink w:anchor="_ENREF_4" w:tooltip="Huff, 2000 #2837" w:history="1">
        <w:r w:rsidR="00FC75F5">
          <w:rPr>
            <w:rFonts w:eastAsia="Times New Roman" w:cs="Times New Roman"/>
            <w:noProof/>
            <w:szCs w:val="24"/>
          </w:rPr>
          <w:t>Huff et al. 2000</w:t>
        </w:r>
      </w:hyperlink>
      <w:r>
        <w:rPr>
          <w:rFonts w:eastAsia="Times New Roman" w:cs="Times New Roman"/>
          <w:noProof/>
          <w:szCs w:val="24"/>
        </w:rPr>
        <w:t>)</w:t>
      </w:r>
      <w:r w:rsidRPr="0038330F">
        <w:rPr>
          <w:rFonts w:eastAsia="Times New Roman" w:cs="Times New Roman"/>
          <w:szCs w:val="24"/>
        </w:rPr>
        <w:fldChar w:fldCharType="end"/>
      </w:r>
      <w:r w:rsidRPr="0038330F">
        <w:rPr>
          <w:rFonts w:eastAsia="Times New Roman" w:cs="Times New Roman"/>
          <w:szCs w:val="24"/>
        </w:rPr>
        <w:t xml:space="preserve">, and yields one potential sample point for every 4 ha of habitat. Closer grid-point spacing </w:t>
      </w:r>
      <w:r w:rsidR="004845D9">
        <w:rPr>
          <w:rFonts w:eastAsia="Times New Roman" w:cs="Times New Roman"/>
          <w:szCs w:val="24"/>
        </w:rPr>
        <w:t xml:space="preserve">would </w:t>
      </w:r>
      <w:r w:rsidRPr="0038330F">
        <w:rPr>
          <w:rFonts w:eastAsia="Times New Roman" w:cs="Times New Roman"/>
          <w:szCs w:val="24"/>
        </w:rPr>
        <w:t xml:space="preserve">decrease the probability that data from adjacent sample points are independent and increase the risk of double </w:t>
      </w:r>
      <w:r w:rsidRPr="009F7EBC">
        <w:rPr>
          <w:rFonts w:eastAsia="Times New Roman" w:cs="Times New Roman"/>
          <w:szCs w:val="24"/>
        </w:rPr>
        <w:t>counting birds when using point-count sam</w:t>
      </w:r>
      <w:r w:rsidR="000C5923" w:rsidRPr="009F7EBC">
        <w:rPr>
          <w:rFonts w:eastAsia="Times New Roman" w:cs="Times New Roman"/>
          <w:szCs w:val="24"/>
        </w:rPr>
        <w:t xml:space="preserve">pling techniques. </w:t>
      </w:r>
      <w:r w:rsidR="00ED6E5A" w:rsidRPr="009F7EBC">
        <w:rPr>
          <w:rFonts w:eastAsia="Times New Roman" w:cs="Times New Roman"/>
          <w:szCs w:val="24"/>
        </w:rPr>
        <w:t xml:space="preserve">Sites managed by the Kalispel Tribe were selected with this technique in </w:t>
      </w:r>
      <w:r w:rsidR="00ED6E5A" w:rsidRPr="007C3786">
        <w:rPr>
          <w:rFonts w:eastAsia="Times New Roman" w:cs="Times New Roman"/>
          <w:szCs w:val="24"/>
        </w:rPr>
        <w:t xml:space="preserve">2004. </w:t>
      </w:r>
      <w:r w:rsidR="007C3786" w:rsidRPr="007C3786">
        <w:rPr>
          <w:rFonts w:eastAsia="Times New Roman" w:cs="Times New Roman"/>
          <w:szCs w:val="24"/>
        </w:rPr>
        <w:t xml:space="preserve"> </w:t>
      </w:r>
    </w:p>
    <w:p w:rsidR="00C01BDE" w:rsidRDefault="00C01BDE" w:rsidP="00D1769F">
      <w:pPr>
        <w:spacing w:after="0"/>
        <w:rPr>
          <w:rFonts w:eastAsia="Times New Roman" w:cs="Times New Roman"/>
          <w:szCs w:val="24"/>
        </w:rPr>
      </w:pPr>
    </w:p>
    <w:p w:rsidR="000C5923" w:rsidRDefault="007C3786" w:rsidP="00D1769F">
      <w:pPr>
        <w:spacing w:after="0"/>
        <w:rPr>
          <w:rFonts w:eastAsia="Times New Roman" w:cs="Times New Roman"/>
          <w:color w:val="FF0000"/>
          <w:szCs w:val="24"/>
        </w:rPr>
      </w:pPr>
      <w:r>
        <w:rPr>
          <w:rFonts w:eastAsia="Times New Roman" w:cs="Times New Roman"/>
          <w:color w:val="FF0000"/>
          <w:szCs w:val="24"/>
        </w:rPr>
        <w:t xml:space="preserve">Additional sites were added at Big Meadows and Indian Creek in 2014. </w:t>
      </w:r>
    </w:p>
    <w:p w:rsidR="007C3786" w:rsidRDefault="007C3786" w:rsidP="00D1769F">
      <w:pPr>
        <w:spacing w:after="0"/>
        <w:rPr>
          <w:rFonts w:eastAsia="Times New Roman" w:cs="Times New Roman"/>
          <w:color w:val="FF0000"/>
          <w:szCs w:val="24"/>
        </w:rPr>
      </w:pPr>
    </w:p>
    <w:p w:rsidR="007C3786" w:rsidRDefault="007C3786" w:rsidP="00D1769F">
      <w:pPr>
        <w:spacing w:after="0"/>
        <w:rPr>
          <w:rFonts w:eastAsia="Times New Roman" w:cs="Times New Roman"/>
          <w:color w:val="FF0000"/>
          <w:szCs w:val="24"/>
        </w:rPr>
      </w:pPr>
    </w:p>
    <w:p w:rsidR="007C3786" w:rsidRPr="00414453" w:rsidRDefault="007C3786" w:rsidP="00D1769F">
      <w:pPr>
        <w:spacing w:after="0"/>
        <w:rPr>
          <w:rFonts w:eastAsia="Times New Roman" w:cs="Times New Roman"/>
          <w:color w:val="FF0000"/>
          <w:szCs w:val="24"/>
        </w:rPr>
      </w:pPr>
      <w:r>
        <w:rPr>
          <w:rFonts w:eastAsia="Times New Roman" w:cs="Times New Roman"/>
          <w:color w:val="FF0000"/>
          <w:szCs w:val="24"/>
        </w:rPr>
        <w:t>Add new map</w:t>
      </w:r>
    </w:p>
    <w:p w:rsidR="00ED6E5A" w:rsidRDefault="00ED6E5A" w:rsidP="00D1769F">
      <w:pPr>
        <w:spacing w:after="0"/>
        <w:rPr>
          <w:rFonts w:eastAsia="Times New Roman" w:cs="Times New Roman"/>
          <w:szCs w:val="24"/>
        </w:rPr>
      </w:pPr>
    </w:p>
    <w:p w:rsidR="00ED6E5A" w:rsidRPr="00B352AD" w:rsidRDefault="00B352AD" w:rsidP="00D1769F">
      <w:pPr>
        <w:spacing w:after="0"/>
        <w:rPr>
          <w:rFonts w:eastAsia="Times New Roman" w:cs="Times New Roman"/>
          <w:szCs w:val="24"/>
        </w:rPr>
      </w:pPr>
      <w:bookmarkStart w:id="5" w:name="Table1"/>
      <w:r>
        <w:rPr>
          <w:rFonts w:eastAsia="Times New Roman" w:cs="Times New Roman"/>
          <w:szCs w:val="24"/>
        </w:rPr>
        <w:t xml:space="preserve">Table 1. Reference sites sampled for eight habitat types. None of these sites were sampled in 2014. </w:t>
      </w:r>
    </w:p>
    <w:bookmarkEnd w:id="5"/>
    <w:p w:rsidR="00ED6E5A" w:rsidRDefault="00ED6E5A" w:rsidP="00D1769F">
      <w:pPr>
        <w:spacing w:after="0"/>
        <w:rPr>
          <w:rFonts w:eastAsia="Times New Roman" w:cs="Times New Roman"/>
          <w:szCs w:val="24"/>
        </w:rPr>
      </w:pPr>
    </w:p>
    <w:p w:rsidR="000C5923" w:rsidRDefault="000C5923" w:rsidP="00D1769F">
      <w:pPr>
        <w:spacing w:after="0"/>
        <w:rPr>
          <w:rFonts w:eastAsia="Times New Roman" w:cs="Times New Roman"/>
          <w:szCs w:val="24"/>
        </w:rPr>
      </w:pPr>
    </w:p>
    <w:p w:rsidR="008714E7" w:rsidRDefault="008714E7" w:rsidP="00432E18">
      <w:pPr>
        <w:keepNext/>
      </w:pPr>
      <w:bookmarkStart w:id="6" w:name="Table2"/>
      <w:r w:rsidRPr="00EB1297">
        <w:t xml:space="preserve">Table </w:t>
      </w:r>
      <w:r w:rsidR="00B352AD">
        <w:t>2</w:t>
      </w:r>
      <w:r w:rsidRPr="00EB1297">
        <w:t xml:space="preserve">. Habitats and number of </w:t>
      </w:r>
      <w:r w:rsidR="008F0257" w:rsidRPr="00EB1297">
        <w:t>sampling sites</w:t>
      </w:r>
      <w:r w:rsidRPr="00EB1297">
        <w:t xml:space="preserve"> for mitigation units managed by the </w:t>
      </w:r>
      <w:r w:rsidR="0051510C" w:rsidRPr="00EB1297">
        <w:t>Kalispel Tribe</w:t>
      </w:r>
      <w:r w:rsidR="00ED6E5A" w:rsidRPr="00EB1297">
        <w:t xml:space="preserve">. </w:t>
      </w:r>
      <w:r w:rsidR="0051510C" w:rsidRPr="00EB1297">
        <w:t>Complete s</w:t>
      </w:r>
      <w:r w:rsidR="00ED6E5A" w:rsidRPr="00EB1297">
        <w:t xml:space="preserve">ampling could not be conducted on </w:t>
      </w:r>
      <w:r w:rsidR="0051510C" w:rsidRPr="00EB1297">
        <w:t>the Big Meadows property north of Priest River because of agricultural activity</w:t>
      </w:r>
      <w:r w:rsidR="00ED6E5A" w:rsidRPr="00EB1297">
        <w:t xml:space="preserve">. </w:t>
      </w:r>
    </w:p>
    <w:bookmarkEnd w:id="6"/>
    <w:p w:rsidR="00413050" w:rsidRDefault="00413050" w:rsidP="00D1769F">
      <w:pPr>
        <w:spacing w:after="0"/>
        <w:rPr>
          <w:rFonts w:eastAsia="Times New Roman" w:cs="Times New Roman"/>
          <w:szCs w:val="24"/>
        </w:rPr>
      </w:pPr>
    </w:p>
    <w:p w:rsidR="00413050" w:rsidRDefault="00413050" w:rsidP="00D1769F">
      <w:pPr>
        <w:spacing w:after="0"/>
        <w:rPr>
          <w:rFonts w:eastAsia="Times New Roman" w:cs="Times New Roman"/>
          <w:szCs w:val="24"/>
        </w:rPr>
      </w:pPr>
    </w:p>
    <w:p w:rsidR="000B04AC" w:rsidRDefault="000B04AC" w:rsidP="00372936">
      <w:pPr>
        <w:pStyle w:val="Heading2"/>
      </w:pPr>
      <w:bookmarkStart w:id="7" w:name="_Toc412728385"/>
      <w:r w:rsidRPr="005D0D2C">
        <w:lastRenderedPageBreak/>
        <w:t>Vegetation sampling</w:t>
      </w:r>
      <w:bookmarkEnd w:id="7"/>
    </w:p>
    <w:p w:rsidR="000B04AC" w:rsidRDefault="000B04AC" w:rsidP="00B94ED3"/>
    <w:p w:rsidR="005A2CA2" w:rsidRPr="0038330F" w:rsidRDefault="00974E4C" w:rsidP="005A2CA2">
      <w:pPr>
        <w:spacing w:after="0"/>
        <w:rPr>
          <w:rFonts w:eastAsia="Times New Roman" w:cs="Times New Roman"/>
          <w:szCs w:val="20"/>
        </w:rPr>
      </w:pPr>
      <w:r>
        <w:rPr>
          <w:rFonts w:eastAsia="Times New Roman" w:cs="Times New Roman"/>
          <w:szCs w:val="20"/>
        </w:rPr>
        <w:t xml:space="preserve">Composition and structure of the vegetation are typically the first things to be addressed in terrestrial ecological restoration projects. In some cases, soil amendments or other changes to the physical environment might be necessary before this can proceed. Vegetation provides the template for inclusion </w:t>
      </w:r>
      <w:r w:rsidR="00DC0474">
        <w:rPr>
          <w:rFonts w:eastAsia="Times New Roman" w:cs="Times New Roman"/>
          <w:szCs w:val="20"/>
        </w:rPr>
        <w:t xml:space="preserve">and maintenance </w:t>
      </w:r>
      <w:r>
        <w:rPr>
          <w:rFonts w:eastAsia="Times New Roman" w:cs="Times New Roman"/>
          <w:szCs w:val="20"/>
        </w:rPr>
        <w:t xml:space="preserve">of wildlife species by directly providing requisites such as food, cover, perches, and nests, and indirectly through its effects on ecosystem functioning and microclimate. </w:t>
      </w:r>
      <w:r w:rsidR="005A2CA2" w:rsidRPr="0038330F">
        <w:rPr>
          <w:rFonts w:eastAsia="Times New Roman" w:cs="Times New Roman"/>
          <w:szCs w:val="20"/>
        </w:rPr>
        <w:t xml:space="preserve">The goal of vegetation sampling </w:t>
      </w:r>
      <w:r>
        <w:rPr>
          <w:rFonts w:eastAsia="Times New Roman" w:cs="Times New Roman"/>
          <w:szCs w:val="20"/>
        </w:rPr>
        <w:t>was</w:t>
      </w:r>
      <w:r w:rsidR="005A2CA2" w:rsidRPr="0038330F">
        <w:rPr>
          <w:rFonts w:eastAsia="Times New Roman" w:cs="Times New Roman"/>
          <w:szCs w:val="20"/>
        </w:rPr>
        <w:t xml:space="preserve"> to collect comparative information on herbaceous vegetation, shrubs, and trees on both reference and mitigation points. </w:t>
      </w:r>
    </w:p>
    <w:p w:rsidR="005A2CA2" w:rsidRPr="0038330F" w:rsidRDefault="005A2CA2" w:rsidP="005A2CA2">
      <w:pPr>
        <w:spacing w:after="0"/>
        <w:rPr>
          <w:rFonts w:eastAsia="Times New Roman" w:cs="Times New Roman"/>
          <w:szCs w:val="20"/>
        </w:rPr>
      </w:pPr>
    </w:p>
    <w:p w:rsidR="005A2CA2" w:rsidRPr="0038330F" w:rsidRDefault="00DC0474" w:rsidP="005A2CA2">
      <w:pPr>
        <w:spacing w:after="0"/>
        <w:rPr>
          <w:rFonts w:eastAsia="Times New Roman" w:cs="Times New Roman"/>
          <w:szCs w:val="20"/>
        </w:rPr>
      </w:pPr>
      <w:r w:rsidRPr="0038330F">
        <w:rPr>
          <w:rFonts w:eastAsia="Times New Roman" w:cs="Times New Roman"/>
          <w:szCs w:val="20"/>
        </w:rPr>
        <w:t xml:space="preserve">Frequency </w:t>
      </w:r>
      <w:r w:rsidR="005A2CA2" w:rsidRPr="0038330F">
        <w:rPr>
          <w:rFonts w:eastAsia="Times New Roman" w:cs="Times New Roman"/>
          <w:szCs w:val="20"/>
        </w:rPr>
        <w:t xml:space="preserve">and percent cover of ground vegetation and substrate features </w:t>
      </w:r>
      <w:r w:rsidR="00974E4C">
        <w:rPr>
          <w:rFonts w:eastAsia="Times New Roman" w:cs="Times New Roman"/>
          <w:szCs w:val="20"/>
        </w:rPr>
        <w:t>were</w:t>
      </w:r>
      <w:r w:rsidR="005A2CA2" w:rsidRPr="0038330F">
        <w:rPr>
          <w:rFonts w:eastAsia="Times New Roman" w:cs="Times New Roman"/>
          <w:szCs w:val="20"/>
        </w:rPr>
        <w:t xml:space="preserve"> measured. Unless precluded by plant condition (e.g., seedling), all plants </w:t>
      </w:r>
      <w:r w:rsidR="00974E4C">
        <w:rPr>
          <w:rFonts w:eastAsia="Times New Roman" w:cs="Times New Roman"/>
          <w:szCs w:val="20"/>
        </w:rPr>
        <w:t>were</w:t>
      </w:r>
      <w:r w:rsidR="005A2CA2" w:rsidRPr="0038330F">
        <w:rPr>
          <w:rFonts w:eastAsia="Times New Roman" w:cs="Times New Roman"/>
          <w:szCs w:val="20"/>
        </w:rPr>
        <w:t xml:space="preserve"> identified to species. </w:t>
      </w:r>
      <w:r w:rsidR="00CC4640">
        <w:rPr>
          <w:rFonts w:eastAsia="Times New Roman" w:cs="Times New Roman"/>
          <w:szCs w:val="20"/>
        </w:rPr>
        <w:t>G</w:t>
      </w:r>
      <w:r w:rsidR="005A2CA2" w:rsidRPr="0038330F">
        <w:rPr>
          <w:rFonts w:eastAsia="Times New Roman" w:cs="Times New Roman"/>
          <w:szCs w:val="20"/>
        </w:rPr>
        <w:t xml:space="preserve">round vegetation and substrate were measured using a 20 x 50-cm plot placed at the center of each site point and on alternating sides of a </w:t>
      </w:r>
      <w:r w:rsidR="00CC4640">
        <w:rPr>
          <w:rFonts w:eastAsia="Times New Roman" w:cs="Times New Roman"/>
          <w:szCs w:val="20"/>
        </w:rPr>
        <w:t>32</w:t>
      </w:r>
      <w:r w:rsidR="005A2CA2" w:rsidRPr="0038330F">
        <w:rPr>
          <w:rFonts w:eastAsia="Times New Roman" w:cs="Times New Roman"/>
          <w:szCs w:val="20"/>
        </w:rPr>
        <w:t xml:space="preserve">-m transect radiating in each of the cardinal directions from the </w:t>
      </w:r>
      <w:r w:rsidR="00974E4C">
        <w:rPr>
          <w:rFonts w:eastAsia="Times New Roman" w:cs="Times New Roman"/>
          <w:szCs w:val="20"/>
        </w:rPr>
        <w:t>sampling</w:t>
      </w:r>
      <w:r w:rsidR="005A2CA2" w:rsidRPr="0038330F">
        <w:rPr>
          <w:rFonts w:eastAsia="Times New Roman" w:cs="Times New Roman"/>
          <w:szCs w:val="20"/>
        </w:rPr>
        <w:t xml:space="preserve"> point for a total of </w:t>
      </w:r>
      <w:r w:rsidR="00CC4640">
        <w:rPr>
          <w:rFonts w:eastAsia="Times New Roman" w:cs="Times New Roman"/>
          <w:szCs w:val="20"/>
        </w:rPr>
        <w:t>33</w:t>
      </w:r>
      <w:r w:rsidR="005A2CA2" w:rsidRPr="0038330F">
        <w:rPr>
          <w:rFonts w:eastAsia="Times New Roman" w:cs="Times New Roman"/>
          <w:szCs w:val="20"/>
        </w:rPr>
        <w:t xml:space="preserve"> plots. Species of herbaceous vegetation and substrate features (e.g., rock, litter) were recorded and assigned to 1 of 6 cover categories (Daubenmire 1959). The height (to nearest cm) of the tallest vegetation rooted in the plot was measured at three points along the midline of the plot frame. In tall marsh vegetation, the plot frame used is 3-sided (open on 1 of the 50-cm sides) to be able to slide the plot into the vegetation rather than placing over the vegetation. Instead of cover class, the number of stems of cattails and bulrushes </w:t>
      </w:r>
      <w:r w:rsidR="002841CC">
        <w:rPr>
          <w:rFonts w:eastAsia="Times New Roman" w:cs="Times New Roman"/>
          <w:szCs w:val="20"/>
        </w:rPr>
        <w:t>were</w:t>
      </w:r>
      <w:r w:rsidR="005A2CA2" w:rsidRPr="0038330F">
        <w:rPr>
          <w:rFonts w:eastAsia="Times New Roman" w:cs="Times New Roman"/>
          <w:szCs w:val="20"/>
        </w:rPr>
        <w:t xml:space="preserve"> recorded. </w:t>
      </w:r>
    </w:p>
    <w:p w:rsidR="005A2CA2" w:rsidRPr="0038330F" w:rsidRDefault="005A2CA2" w:rsidP="005A2CA2">
      <w:pPr>
        <w:spacing w:after="0"/>
        <w:rPr>
          <w:rFonts w:eastAsia="Times New Roman" w:cs="Times New Roman"/>
          <w:szCs w:val="20"/>
        </w:rPr>
      </w:pPr>
    </w:p>
    <w:p w:rsidR="005A2CA2" w:rsidRPr="0038330F" w:rsidRDefault="005A2CA2" w:rsidP="005A2CA2">
      <w:pPr>
        <w:spacing w:after="0"/>
        <w:rPr>
          <w:rFonts w:eastAsia="Times New Roman" w:cs="Times New Roman"/>
          <w:szCs w:val="20"/>
        </w:rPr>
      </w:pPr>
      <w:r w:rsidRPr="0038330F">
        <w:rPr>
          <w:rFonts w:eastAsia="Times New Roman" w:cs="Times New Roman"/>
          <w:szCs w:val="20"/>
        </w:rPr>
        <w:t xml:space="preserve">Shrubs </w:t>
      </w:r>
      <w:r w:rsidR="00DC0474">
        <w:rPr>
          <w:rFonts w:eastAsia="Times New Roman" w:cs="Times New Roman"/>
          <w:szCs w:val="20"/>
        </w:rPr>
        <w:t>were</w:t>
      </w:r>
      <w:r w:rsidRPr="0038330F">
        <w:rPr>
          <w:rFonts w:eastAsia="Times New Roman" w:cs="Times New Roman"/>
          <w:szCs w:val="20"/>
        </w:rPr>
        <w:t xml:space="preserve"> measured along </w:t>
      </w:r>
      <w:r w:rsidR="00DC0474">
        <w:rPr>
          <w:rFonts w:eastAsia="Times New Roman" w:cs="Times New Roman"/>
          <w:szCs w:val="20"/>
        </w:rPr>
        <w:t>the same 32-m transects used for cover measurements. A 2-m belt was used and s</w:t>
      </w:r>
      <w:r w:rsidRPr="0038330F">
        <w:rPr>
          <w:rFonts w:eastAsia="Times New Roman" w:cs="Times New Roman"/>
          <w:szCs w:val="20"/>
        </w:rPr>
        <w:t xml:space="preserve">pecies and size (length x width x height) of each shrub </w:t>
      </w:r>
      <w:r w:rsidR="00DC0474">
        <w:rPr>
          <w:rFonts w:eastAsia="Times New Roman" w:cs="Times New Roman"/>
          <w:szCs w:val="20"/>
        </w:rPr>
        <w:t>were</w:t>
      </w:r>
      <w:r w:rsidRPr="0038330F">
        <w:rPr>
          <w:rFonts w:eastAsia="Times New Roman" w:cs="Times New Roman"/>
          <w:szCs w:val="20"/>
        </w:rPr>
        <w:t xml:space="preserve"> recorded. Number of trees by species and diameter at breast height (</w:t>
      </w:r>
      <w:r w:rsidR="00DC0474" w:rsidRPr="0038330F">
        <w:rPr>
          <w:rFonts w:eastAsia="Times New Roman" w:cs="Times New Roman"/>
          <w:szCs w:val="20"/>
        </w:rPr>
        <w:t>DBH</w:t>
      </w:r>
      <w:r w:rsidRPr="0038330F">
        <w:rPr>
          <w:rFonts w:eastAsia="Times New Roman" w:cs="Times New Roman"/>
          <w:szCs w:val="20"/>
        </w:rPr>
        <w:t xml:space="preserve">) size class </w:t>
      </w:r>
      <w:r w:rsidR="00DC0474">
        <w:rPr>
          <w:rFonts w:eastAsia="Times New Roman" w:cs="Times New Roman"/>
          <w:szCs w:val="20"/>
        </w:rPr>
        <w:t>were</w:t>
      </w:r>
      <w:r w:rsidRPr="0038330F">
        <w:rPr>
          <w:rFonts w:eastAsia="Times New Roman" w:cs="Times New Roman"/>
          <w:szCs w:val="20"/>
        </w:rPr>
        <w:t xml:space="preserve"> recorded within 16 × 16-m plots centered on each reference or mitigation point in 6 size classes. </w:t>
      </w:r>
      <w:r w:rsidR="00DC0474">
        <w:rPr>
          <w:rFonts w:eastAsia="Times New Roman" w:cs="Times New Roman"/>
          <w:szCs w:val="20"/>
        </w:rPr>
        <w:t>N</w:t>
      </w:r>
      <w:r w:rsidRPr="0038330F">
        <w:rPr>
          <w:rFonts w:eastAsia="Times New Roman" w:cs="Times New Roman"/>
          <w:szCs w:val="20"/>
        </w:rPr>
        <w:t xml:space="preserve">umber of standing dead trees (i.e., snags) </w:t>
      </w:r>
      <w:r w:rsidR="00DC0474">
        <w:rPr>
          <w:rFonts w:eastAsia="Times New Roman" w:cs="Times New Roman"/>
          <w:szCs w:val="20"/>
        </w:rPr>
        <w:t>was</w:t>
      </w:r>
      <w:r w:rsidRPr="0038330F">
        <w:rPr>
          <w:rFonts w:eastAsia="Times New Roman" w:cs="Times New Roman"/>
          <w:szCs w:val="20"/>
        </w:rPr>
        <w:t xml:space="preserve"> recorded by </w:t>
      </w:r>
      <w:r w:rsidR="00DC0474">
        <w:rPr>
          <w:rFonts w:eastAsia="Times New Roman" w:cs="Times New Roman"/>
          <w:szCs w:val="20"/>
        </w:rPr>
        <w:t>size class</w:t>
      </w:r>
      <w:r w:rsidRPr="0038330F">
        <w:rPr>
          <w:rFonts w:eastAsia="Times New Roman" w:cs="Times New Roman"/>
          <w:szCs w:val="20"/>
        </w:rPr>
        <w:t xml:space="preserve"> and stage of decay. </w:t>
      </w:r>
    </w:p>
    <w:p w:rsidR="000B04AC" w:rsidRDefault="000B04AC" w:rsidP="00B94ED3"/>
    <w:p w:rsidR="000B04AC" w:rsidRDefault="000B04AC" w:rsidP="00372936">
      <w:pPr>
        <w:pStyle w:val="Heading2"/>
      </w:pPr>
      <w:bookmarkStart w:id="8" w:name="_Toc412728386"/>
      <w:r>
        <w:t>Vertebrate sampling</w:t>
      </w:r>
      <w:bookmarkEnd w:id="8"/>
    </w:p>
    <w:p w:rsidR="005D0D2C" w:rsidRDefault="005D0D2C" w:rsidP="00B94ED3"/>
    <w:p w:rsidR="006759CD" w:rsidRDefault="006759CD" w:rsidP="00B94ED3">
      <w:r>
        <w:t xml:space="preserve">Full details of sampling procedures for larval amphibians, birds, and small mammals are available at MonitoringMethods.org </w:t>
      </w:r>
      <w:r>
        <w:fldChar w:fldCharType="begin"/>
      </w:r>
      <w:r w:rsidR="00FC75F5">
        <w:instrText xml:space="preserve"> ADDIN EN.CITE &lt;EndNote&gt;&lt;Cite&gt;&lt;Author&gt;Hallett&lt;/Author&gt;&lt;Year&gt;2013&lt;/Year&gt;&lt;RecNum&gt;2813&lt;/RecNum&gt;&lt;DisplayText&gt;(Hallett and O&amp;apos;Connell 2013c, b, a)&lt;/DisplayText&gt;&lt;record&gt;&lt;rec-number&gt;2813&lt;/rec-number&gt;&lt;foreign-keys&gt;&lt;key app="EN" db-id="s9xzrv0zzpdpfwe9awfxw0v2fe0fzdxwv992"&gt;2813&lt;/key&gt;&lt;/foreign-keys&gt;&lt;ref-type name="Report"&gt;27&lt;/ref-type&gt;&lt;contributors&gt;&lt;authors&gt;&lt;author&gt;Hallett, J.G. &lt;/author&gt;&lt;author&gt;M.A. O&amp;apos;Connell&lt;/author&gt;&lt;/authors&gt;&lt;/contributors&gt;&lt;titles&gt;&lt;title&gt;Small Mammal Surveys Using Removal Trapping&lt;/title&gt;&lt;/titles&gt;&lt;dates&gt;&lt;year&gt;2013&lt;/year&gt;&lt;/dates&gt;&lt;pub-location&gt;Monitoring Methods 1293&lt;/pub-location&gt;&lt;urls&gt;&lt;related-urls&gt;&lt;url&gt;http://www.monitoringmethods.org/Method/Details/1293&lt;/url&gt;&lt;/related-urls&gt;&lt;/urls&gt;&lt;/record&gt;&lt;/Cite&gt;&lt;Cite&gt;&lt;Author&gt;Hallett&lt;/Author&gt;&lt;Year&gt;2013&lt;/Year&gt;&lt;RecNum&gt;2814&lt;/RecNum&gt;&lt;record&gt;&lt;rec-number&gt;2814&lt;/rec-number&gt;&lt;foreign-keys&gt;&lt;key app="EN" db-id="s9xzrv0zzpdpfwe9awfxw0v2fe0fzdxwv992"&gt;2814&lt;/key&gt;&lt;/foreign-keys&gt;&lt;ref-type name="Report"&gt;27&lt;/ref-type&gt;&lt;contributors&gt;&lt;authors&gt;&lt;author&gt;Hallett, J.G. &lt;/author&gt;&lt;author&gt;M.A. O&amp;apos;Connell&lt;/author&gt;&lt;/authors&gt;&lt;/contributors&gt;&lt;titles&gt;&lt;title&gt;Breeding Bird Surveys Using Point Counts&lt;/title&gt;&lt;/titles&gt;&lt;dates&gt;&lt;year&gt;2013&lt;/year&gt;&lt;/dates&gt;&lt;pub-location&gt;Monitoring Methods 1295&lt;/pub-location&gt;&lt;urls&gt;&lt;related-urls&gt;&lt;url&gt;http://www.monitoringmethods.org/Method/Details/1295&lt;/url&gt;&lt;/related-urls&gt;&lt;/urls&gt;&lt;/record&gt;&lt;/Cite&gt;&lt;Cite&gt;&lt;Author&gt;Hallett&lt;/Author&gt;&lt;Year&gt;2013&lt;/Year&gt;&lt;RecNum&gt;2815&lt;/RecNum&gt;&lt;record&gt;&lt;rec-number&gt;2815&lt;/rec-number&gt;&lt;foreign-keys&gt;&lt;key app="EN" db-id="s9xzrv0zzpdpfwe9awfxw0v2fe0fzdxwv992"&gt;2815&lt;/key&gt;&lt;/foreign-keys&gt;&lt;ref-type name="Report"&gt;27&lt;/ref-type&gt;&lt;contributors&gt;&lt;authors&gt;&lt;author&gt;Hallett, J.G. &lt;/author&gt;&lt;author&gt;M.A. O&amp;apos;Connell&lt;/author&gt;&lt;/authors&gt;&lt;/contributors&gt;&lt;titles&gt;&lt;title&gt;Amphibian Surveys Using Minnow Traps&lt;/title&gt;&lt;/titles&gt;&lt;dates&gt;&lt;year&gt;2013&lt;/year&gt;&lt;/dates&gt;&lt;pub-location&gt;Monitoring Methods 1296&lt;/pub-location&gt;&lt;urls&gt;&lt;related-urls&gt;&lt;url&gt;http://www.monitoringmethods.org/Method/Details/1296&lt;/url&gt;&lt;/related-urls&gt;&lt;/urls&gt;&lt;/record&gt;&lt;/Cite&gt;&lt;/EndNote&gt;</w:instrText>
      </w:r>
      <w:r>
        <w:fldChar w:fldCharType="separate"/>
      </w:r>
      <w:r w:rsidR="00D1769F">
        <w:rPr>
          <w:noProof/>
        </w:rPr>
        <w:t>(</w:t>
      </w:r>
      <w:hyperlink w:anchor="_ENREF_3" w:tooltip="Hallett, 2013 #2813" w:history="1">
        <w:r w:rsidR="00FC75F5">
          <w:rPr>
            <w:noProof/>
          </w:rPr>
          <w:t>Hallett and O'Connell 2013c</w:t>
        </w:r>
      </w:hyperlink>
      <w:r w:rsidR="00D1769F">
        <w:rPr>
          <w:noProof/>
        </w:rPr>
        <w:t xml:space="preserve">, </w:t>
      </w:r>
      <w:hyperlink w:anchor="_ENREF_2" w:tooltip="Hallett, 2013 #2814" w:history="1">
        <w:r w:rsidR="00FC75F5">
          <w:rPr>
            <w:noProof/>
          </w:rPr>
          <w:t>b</w:t>
        </w:r>
      </w:hyperlink>
      <w:r w:rsidR="00D1769F">
        <w:rPr>
          <w:noProof/>
        </w:rPr>
        <w:t xml:space="preserve">, </w:t>
      </w:r>
      <w:hyperlink w:anchor="_ENREF_1" w:tooltip="Hallett, 2013 #2815" w:history="1">
        <w:r w:rsidR="00FC75F5">
          <w:rPr>
            <w:noProof/>
          </w:rPr>
          <w:t>a</w:t>
        </w:r>
      </w:hyperlink>
      <w:r w:rsidR="00D1769F">
        <w:rPr>
          <w:noProof/>
        </w:rPr>
        <w:t>)</w:t>
      </w:r>
      <w:r>
        <w:fldChar w:fldCharType="end"/>
      </w:r>
      <w:r w:rsidR="00432E18">
        <w:t xml:space="preserve">. </w:t>
      </w:r>
    </w:p>
    <w:p w:rsidR="00512E8A" w:rsidRDefault="00512E8A" w:rsidP="00512E8A">
      <w:r>
        <w:t xml:space="preserve">Scientific collecting permits were approved by </w:t>
      </w:r>
      <w:r w:rsidRPr="00A16328">
        <w:t xml:space="preserve">the Idaho Department of Fish and Game. </w:t>
      </w:r>
      <w:r>
        <w:t xml:space="preserve">Required annual reports were provided to both agencies in </w:t>
      </w:r>
      <w:r w:rsidRPr="00F77BA4">
        <w:t xml:space="preserve">February 2015. </w:t>
      </w:r>
      <w:r>
        <w:t>Environmental compliance requirements of the Bonneville Power Administration were met. Approval by the Eastern Washington University Institutional Animal Care and Use Committee was renewed.</w:t>
      </w:r>
    </w:p>
    <w:p w:rsidR="00512E8A" w:rsidRPr="00AF256F" w:rsidRDefault="00512E8A" w:rsidP="00512E8A">
      <w:pPr>
        <w:pStyle w:val="Heading1"/>
      </w:pPr>
      <w:bookmarkStart w:id="9" w:name="_Toc400107064"/>
      <w:bookmarkStart w:id="10" w:name="_Toc412728387"/>
      <w:r w:rsidRPr="00AF256F">
        <w:t>Results</w:t>
      </w:r>
      <w:bookmarkEnd w:id="9"/>
      <w:bookmarkEnd w:id="10"/>
    </w:p>
    <w:p w:rsidR="00512E8A" w:rsidRDefault="00512E8A" w:rsidP="00512E8A">
      <w:pPr>
        <w:spacing w:line="360" w:lineRule="auto"/>
      </w:pPr>
      <w:r>
        <w:t>It</w:t>
      </w:r>
      <w:r w:rsidRPr="00AF256F">
        <w:t xml:space="preserve"> is preferable to present detailed results in tables</w:t>
      </w:r>
      <w:r>
        <w:t xml:space="preserve">, figures, and graphs, especially when numerical precision is important.  The interpretation and application of the results should be </w:t>
      </w:r>
      <w:r>
        <w:lastRenderedPageBreak/>
        <w:t>explained in the Discussion/Conclusion section below.</w:t>
      </w:r>
      <w:r w:rsidRPr="00AF256F">
        <w:t xml:space="preserve">  Results should be presented in biologically meaningful terms</w:t>
      </w:r>
      <w:r>
        <w:t xml:space="preserve"> </w:t>
      </w:r>
      <w:r w:rsidRPr="00AF256F">
        <w:t>and should be organized by topic</w:t>
      </w:r>
      <w:r>
        <w:t xml:space="preserve"> and</w:t>
      </w:r>
      <w:r w:rsidRPr="00AF256F">
        <w:t xml:space="preserve"> species</w:t>
      </w:r>
      <w:r>
        <w:t xml:space="preserve">, including by </w:t>
      </w:r>
      <w:r w:rsidRPr="00AF256F">
        <w:t>ESU</w:t>
      </w:r>
      <w:r>
        <w:t>, DPS, or MPG as appropriate</w:t>
      </w:r>
      <w:r w:rsidRPr="00AF256F">
        <w:t xml:space="preserve">.  Data illustrating </w:t>
      </w:r>
      <w:r>
        <w:t xml:space="preserve">time </w:t>
      </w:r>
      <w:r w:rsidRPr="00AF256F">
        <w:t xml:space="preserve">trends should be displayed in cumulative figures and </w:t>
      </w:r>
      <w:r>
        <w:t>include</w:t>
      </w:r>
      <w:r w:rsidRPr="00AF256F">
        <w:t xml:space="preserve"> relevant</w:t>
      </w:r>
      <w:r>
        <w:t xml:space="preserve"> previous</w:t>
      </w:r>
      <w:r w:rsidRPr="00AF256F">
        <w:t xml:space="preserve"> data.  </w:t>
      </w:r>
      <w:r>
        <w:t>S</w:t>
      </w:r>
      <w:r w:rsidRPr="00AF256F">
        <w:t>ummary data should not be refined to the point that the reader cannot verify the analyses or use the information for other purposes</w:t>
      </w:r>
      <w:r>
        <w:t>.  Raw d</w:t>
      </w:r>
      <w:r w:rsidRPr="00AF256F">
        <w:t>ata</w:t>
      </w:r>
      <w:r>
        <w:t xml:space="preserve"> and instructions for how to access data sets</w:t>
      </w:r>
      <w:r w:rsidRPr="00AF256F">
        <w:t xml:space="preserve"> should only be included in the appendices</w:t>
      </w:r>
      <w:r>
        <w:t xml:space="preserve">. </w:t>
      </w:r>
      <w:r w:rsidRPr="00AF256F">
        <w:t xml:space="preserve"> When presenting the results of statistical tests, </w:t>
      </w:r>
      <w:r>
        <w:t xml:space="preserve">please </w:t>
      </w:r>
      <w:r w:rsidRPr="00AF256F">
        <w:t xml:space="preserve">report the type of test, sample or effect sizes, and the significance level (P-value).  </w:t>
      </w:r>
      <w:r>
        <w:t>The d</w:t>
      </w:r>
      <w:r w:rsidRPr="00AF256F">
        <w:t xml:space="preserve">iscussion of results should be included in the </w:t>
      </w:r>
      <w:r>
        <w:t>Discussion/Conclusion</w:t>
      </w:r>
      <w:r w:rsidRPr="00AF256F">
        <w:t xml:space="preserve"> section.  </w:t>
      </w:r>
    </w:p>
    <w:p w:rsidR="00047BBC" w:rsidRDefault="00047BBC" w:rsidP="00047BBC"/>
    <w:p w:rsidR="00121736" w:rsidRDefault="00FC75F5" w:rsidP="00047BBC">
      <w:r>
        <w:t>Field</w:t>
      </w:r>
      <w:r w:rsidR="00F77BA4">
        <w:t xml:space="preserve"> </w:t>
      </w:r>
      <w:r>
        <w:t xml:space="preserve">work was conducted from June through September </w:t>
      </w:r>
      <w:r w:rsidR="00A15DD3">
        <w:t>2014</w:t>
      </w:r>
      <w:r>
        <w:t xml:space="preserve">. </w:t>
      </w:r>
      <w:r w:rsidRPr="00F06E52">
        <w:rPr>
          <w:color w:val="FF0000"/>
        </w:rPr>
        <w:t xml:space="preserve">Relative to previous years, we had very large sample sizes for amphibians and small mammals (Table 2). </w:t>
      </w:r>
      <w:r>
        <w:t xml:space="preserve">Full analysis of these data will be provided in our next annual report. Data summaries are now available online (see next section). </w:t>
      </w:r>
    </w:p>
    <w:p w:rsidR="006D15F8" w:rsidRDefault="00FC75F5" w:rsidP="00047BBC">
      <w:bookmarkStart w:id="11" w:name="Mammals"/>
      <w:bookmarkStart w:id="12" w:name="_GoBack"/>
      <w:r>
        <w:t xml:space="preserve">Table </w:t>
      </w:r>
      <w:r w:rsidR="00B352AD">
        <w:t>3</w:t>
      </w:r>
      <w:r w:rsidR="006D15F8">
        <w:t xml:space="preserve">. </w:t>
      </w:r>
      <w:r w:rsidR="00A84D26">
        <w:t xml:space="preserve">Number </w:t>
      </w:r>
      <w:r w:rsidR="006D15F8">
        <w:t xml:space="preserve">of records obtained </w:t>
      </w:r>
      <w:r w:rsidR="00A84D26">
        <w:t xml:space="preserve">and number of species identified for each species group </w:t>
      </w:r>
      <w:r w:rsidR="00A15DD3">
        <w:t>in 2014</w:t>
      </w:r>
      <w:r w:rsidR="006D15F8">
        <w:t xml:space="preserve">. </w:t>
      </w:r>
    </w:p>
    <w:bookmarkEnd w:id="11"/>
    <w:bookmarkEnd w:id="12"/>
    <w:p w:rsidR="001249CA" w:rsidRDefault="00F77BA4" w:rsidP="001249CA">
      <w:pPr>
        <w:rPr>
          <w:color w:val="FF0000"/>
        </w:rPr>
      </w:pPr>
      <w:r w:rsidRPr="00F77BA4">
        <w:rPr>
          <w:color w:val="FF0000"/>
        </w:rPr>
        <w:t>Add Table 2</w:t>
      </w:r>
    </w:p>
    <w:p w:rsidR="00512E8A" w:rsidRPr="00AF256F" w:rsidRDefault="00512E8A" w:rsidP="00512E8A">
      <w:pPr>
        <w:pStyle w:val="Heading1"/>
      </w:pPr>
      <w:bookmarkStart w:id="13" w:name="_Toc400107065"/>
      <w:bookmarkStart w:id="14" w:name="_Toc412728388"/>
      <w:r w:rsidRPr="00AF256F">
        <w:t>Discussion/Conclusion</w:t>
      </w:r>
      <w:bookmarkEnd w:id="13"/>
      <w:bookmarkEnd w:id="14"/>
    </w:p>
    <w:p w:rsidR="00512E8A" w:rsidRPr="00CD690E" w:rsidRDefault="00512E8A" w:rsidP="00512E8A">
      <w:pPr>
        <w:spacing w:line="360" w:lineRule="auto"/>
      </w:pPr>
      <w:r w:rsidRPr="00AF256F">
        <w:t xml:space="preserve">A good discussion provides broad syntheses and stresses the relevance of </w:t>
      </w:r>
      <w:r>
        <w:t xml:space="preserve">the </w:t>
      </w:r>
      <w:r w:rsidRPr="00AF256F">
        <w:t xml:space="preserve">findings, including the benefit to fish and wildlife. Authors should indicate the </w:t>
      </w:r>
      <w:r>
        <w:t>importance</w:t>
      </w:r>
      <w:r w:rsidRPr="00AF256F">
        <w:t xml:space="preserve"> of their work and how it relates to current knowledge.  If issues </w:t>
      </w:r>
      <w:r>
        <w:t>during</w:t>
      </w:r>
      <w:r w:rsidRPr="00AF256F">
        <w:t xml:space="preserve"> implementation of your work significantly impacted results, discuss those here.  </w:t>
      </w:r>
      <w:r>
        <w:t>Please also h</w:t>
      </w:r>
      <w:r w:rsidRPr="00AF256F">
        <w:t xml:space="preserve">ighlight lessons learned from your project that could inform future RM&amp;E work on a local and regional scale.  Informed speculation is acceptable as long as it is clearly identified as such.  Authors should avoid merely restating their results and/or (re)summarizing the literature.  </w:t>
      </w:r>
      <w:r w:rsidRPr="00AF256F">
        <w:rPr>
          <w:i/>
        </w:rPr>
        <w:t xml:space="preserve">For research and action effectiveness projects, </w:t>
      </w:r>
      <w:r>
        <w:rPr>
          <w:i/>
        </w:rPr>
        <w:t xml:space="preserve">please </w:t>
      </w:r>
      <w:r w:rsidRPr="00AF256F">
        <w:rPr>
          <w:i/>
        </w:rPr>
        <w:t>be sure to state whether hypotheses were accepted or rejected and whether your results addressed any critical uncertainties.</w:t>
      </w:r>
    </w:p>
    <w:p w:rsidR="00512E8A" w:rsidRDefault="00512E8A" w:rsidP="001249CA">
      <w:pPr>
        <w:rPr>
          <w:color w:val="FF0000"/>
        </w:rPr>
      </w:pPr>
    </w:p>
    <w:p w:rsidR="00512E8A" w:rsidRPr="00AF256F" w:rsidRDefault="00512E8A" w:rsidP="00512E8A">
      <w:pPr>
        <w:pStyle w:val="Heading1"/>
      </w:pPr>
      <w:bookmarkStart w:id="15" w:name="_Toc400107066"/>
      <w:bookmarkStart w:id="16" w:name="_Toc412728389"/>
      <w:r w:rsidRPr="00AF256F">
        <w:lastRenderedPageBreak/>
        <w:t>Adaptive Management &amp; Lessons Learned</w:t>
      </w:r>
      <w:bookmarkEnd w:id="15"/>
      <w:bookmarkEnd w:id="16"/>
    </w:p>
    <w:p w:rsidR="00512E8A" w:rsidRDefault="00512E8A" w:rsidP="00512E8A">
      <w:pPr>
        <w:spacing w:line="360" w:lineRule="auto"/>
      </w:pPr>
      <w:r w:rsidRPr="00AF256F">
        <w:rPr>
          <w:i/>
        </w:rPr>
        <w:t xml:space="preserve">In order to emphasize the application of results to management actions, adaptive management and lessons learned have been </w:t>
      </w:r>
      <w:r>
        <w:rPr>
          <w:i/>
        </w:rPr>
        <w:t>distinguished</w:t>
      </w:r>
      <w:r w:rsidRPr="00AF256F">
        <w:rPr>
          <w:i/>
        </w:rPr>
        <w:t xml:space="preserve"> as a separate section from the </w:t>
      </w:r>
      <w:r>
        <w:rPr>
          <w:i/>
        </w:rPr>
        <w:t>Discussion/Conclusion section.</w:t>
      </w:r>
    </w:p>
    <w:p w:rsidR="00512E8A" w:rsidRDefault="00512E8A" w:rsidP="00512E8A">
      <w:pPr>
        <w:spacing w:line="360" w:lineRule="auto"/>
      </w:pPr>
      <w:r>
        <w:t>Please e</w:t>
      </w:r>
      <w:r w:rsidRPr="00AF256F">
        <w:t>xplain how your results</w:t>
      </w:r>
      <w:r>
        <w:t xml:space="preserve"> could be used by fish or wildlife managers to</w:t>
      </w:r>
      <w:r w:rsidRPr="00AF256F">
        <w:t xml:space="preserve"> inform </w:t>
      </w:r>
      <w:hyperlink r:id="rId10" w:history="1">
        <w:r w:rsidRPr="00B7093F">
          <w:rPr>
            <w:rStyle w:val="Hyperlink"/>
          </w:rPr>
          <w:t>program strategies</w:t>
        </w:r>
      </w:hyperlink>
      <w:r>
        <w:t xml:space="preserve">, including </w:t>
      </w:r>
      <w:r w:rsidRPr="00AF256F">
        <w:t xml:space="preserve">habitat restoration, predation, or hatchery and </w:t>
      </w:r>
      <w:proofErr w:type="spellStart"/>
      <w:r w:rsidRPr="00AF256F">
        <w:t>hydrosystem</w:t>
      </w:r>
      <w:proofErr w:type="spellEnd"/>
      <w:r w:rsidRPr="00AF256F">
        <w:t xml:space="preserve"> operations.  </w:t>
      </w:r>
      <w:r>
        <w:t>Describe</w:t>
      </w:r>
      <w:r w:rsidRPr="00AF256F">
        <w:t xml:space="preserve"> how your results could be applied at the watershed, </w:t>
      </w:r>
      <w:proofErr w:type="spellStart"/>
      <w:r w:rsidRPr="00AF256F">
        <w:t>subbasin</w:t>
      </w:r>
      <w:proofErr w:type="spellEnd"/>
      <w:r w:rsidRPr="00AF256F">
        <w:t xml:space="preserve">, and Columbia Basin scale.  </w:t>
      </w:r>
      <w:r>
        <w:t>Finally, please d</w:t>
      </w:r>
      <w:r w:rsidRPr="00AF256F">
        <w:t xml:space="preserve">iscuss how your results </w:t>
      </w:r>
      <w:r>
        <w:t xml:space="preserve">will be shared </w:t>
      </w:r>
      <w:r w:rsidRPr="00AF256F">
        <w:t>with other resource managers.</w:t>
      </w:r>
    </w:p>
    <w:p w:rsidR="00512E8A" w:rsidRPr="00F77BA4" w:rsidRDefault="00512E8A" w:rsidP="001249CA">
      <w:pPr>
        <w:rPr>
          <w:color w:val="FF0000"/>
        </w:rPr>
      </w:pPr>
    </w:p>
    <w:p w:rsidR="00F97AAF" w:rsidRDefault="00F97AAF" w:rsidP="00372936">
      <w:pPr>
        <w:pStyle w:val="Heading1"/>
      </w:pPr>
      <w:bookmarkStart w:id="17" w:name="_Toc412728390"/>
      <w:r w:rsidRPr="00F97AAF">
        <w:t>Acknowledg</w:t>
      </w:r>
      <w:r w:rsidR="000B2913">
        <w:t>e</w:t>
      </w:r>
      <w:r w:rsidRPr="00F97AAF">
        <w:t>ments</w:t>
      </w:r>
      <w:bookmarkEnd w:id="17"/>
    </w:p>
    <w:p w:rsidR="00F97AAF" w:rsidRPr="00F97AAF" w:rsidRDefault="00F97AAF" w:rsidP="00F97AAF"/>
    <w:p w:rsidR="00F97AAF" w:rsidRDefault="007809D3" w:rsidP="00F97AAF">
      <w:r>
        <w:t xml:space="preserve">Ray </w:t>
      </w:r>
      <w:proofErr w:type="spellStart"/>
      <w:r>
        <w:t>Entz</w:t>
      </w:r>
      <w:proofErr w:type="spellEnd"/>
      <w:r>
        <w:t xml:space="preserve">, Matt Berger </w:t>
      </w:r>
      <w:r w:rsidR="0022437E">
        <w:t>(</w:t>
      </w:r>
      <w:proofErr w:type="spellStart"/>
      <w:r w:rsidR="00F97AAF">
        <w:t>Kalispel</w:t>
      </w:r>
      <w:proofErr w:type="spellEnd"/>
      <w:r w:rsidR="00F97AAF">
        <w:t xml:space="preserve"> </w:t>
      </w:r>
      <w:r w:rsidR="0022437E">
        <w:t>Tribe), provided support for work conducted on the lands under their management.</w:t>
      </w:r>
      <w:r>
        <w:t xml:space="preserve"> Kristi Kimmet managed the field work and data entry</w:t>
      </w:r>
      <w:r w:rsidR="00F97AAF">
        <w:t xml:space="preserve">. </w:t>
      </w:r>
      <w:r>
        <w:t xml:space="preserve">Adam </w:t>
      </w:r>
      <w:proofErr w:type="spellStart"/>
      <w:r>
        <w:t>Geba</w:t>
      </w:r>
      <w:r w:rsidR="00997D2D">
        <w:t>ue</w:t>
      </w:r>
      <w:r>
        <w:t>r</w:t>
      </w:r>
      <w:proofErr w:type="spellEnd"/>
      <w:r>
        <w:t xml:space="preserve">, </w:t>
      </w:r>
      <w:r w:rsidR="00A60BB0">
        <w:t xml:space="preserve">Dylan Timmins, </w:t>
      </w:r>
      <w:r>
        <w:t xml:space="preserve">and </w:t>
      </w:r>
      <w:r w:rsidR="00A60BB0">
        <w:t>Kim Quayle</w:t>
      </w:r>
      <w:r w:rsidR="007524F8">
        <w:t xml:space="preserve"> conducted much of the field work.</w:t>
      </w:r>
      <w:r>
        <w:t xml:space="preserve"> </w:t>
      </w:r>
      <w:r w:rsidR="00F97AAF">
        <w:t>Scott Price</w:t>
      </w:r>
      <w:r w:rsidR="007524F8">
        <w:t xml:space="preserve"> </w:t>
      </w:r>
      <w:r w:rsidR="00F97AAF">
        <w:t>conducted the bird surveys. Funding was provided by the Bonneville Power Administration</w:t>
      </w:r>
      <w:r w:rsidR="004845D9">
        <w:t>.</w:t>
      </w:r>
    </w:p>
    <w:p w:rsidR="004A4154" w:rsidRDefault="00372936" w:rsidP="00372936">
      <w:pPr>
        <w:pStyle w:val="Heading1"/>
      </w:pPr>
      <w:bookmarkStart w:id="18" w:name="_Toc412728391"/>
      <w:r>
        <w:t>References</w:t>
      </w:r>
      <w:bookmarkEnd w:id="18"/>
    </w:p>
    <w:p w:rsidR="004A4154" w:rsidRPr="00395624" w:rsidRDefault="004A4154" w:rsidP="004A4154"/>
    <w:p w:rsidR="00FC75F5" w:rsidRPr="00FC75F5" w:rsidRDefault="004A4154" w:rsidP="00FC75F5">
      <w:pPr>
        <w:spacing w:after="0"/>
        <w:ind w:left="720" w:hanging="720"/>
        <w:rPr>
          <w:rFonts w:cs="Times New Roman"/>
          <w:noProof/>
        </w:rPr>
      </w:pPr>
      <w:r>
        <w:fldChar w:fldCharType="begin"/>
      </w:r>
      <w:r>
        <w:instrText xml:space="preserve"> ADDIN EN.REFLIST </w:instrText>
      </w:r>
      <w:r>
        <w:fldChar w:fldCharType="separate"/>
      </w:r>
      <w:bookmarkStart w:id="19" w:name="_ENREF_1"/>
      <w:r w:rsidR="00FC75F5" w:rsidRPr="00FC75F5">
        <w:rPr>
          <w:rFonts w:cs="Times New Roman"/>
          <w:noProof/>
        </w:rPr>
        <w:t>Hallett, J. G. and M. A. O'Connell. 2013a. Amphibian Surveys Using Minnow Traps. Monitoring Methods 1296.</w:t>
      </w:r>
      <w:bookmarkEnd w:id="19"/>
    </w:p>
    <w:p w:rsidR="00FC75F5" w:rsidRPr="00FC75F5" w:rsidRDefault="00FC75F5" w:rsidP="00FC75F5">
      <w:pPr>
        <w:spacing w:after="0"/>
        <w:ind w:left="720" w:hanging="720"/>
        <w:rPr>
          <w:rFonts w:cs="Times New Roman"/>
          <w:noProof/>
        </w:rPr>
      </w:pPr>
      <w:bookmarkStart w:id="20" w:name="_ENREF_2"/>
      <w:r w:rsidRPr="00FC75F5">
        <w:rPr>
          <w:rFonts w:cs="Times New Roman"/>
          <w:noProof/>
        </w:rPr>
        <w:t>Hallett, J. G. and M. A. O'Connell. 2013b. Breeding Bird Surveys Using Point Counts. Monitoring Methods 1295.</w:t>
      </w:r>
      <w:bookmarkEnd w:id="20"/>
    </w:p>
    <w:p w:rsidR="00FC75F5" w:rsidRPr="00FC75F5" w:rsidRDefault="00FC75F5" w:rsidP="00FC75F5">
      <w:pPr>
        <w:spacing w:after="0"/>
        <w:ind w:left="720" w:hanging="720"/>
        <w:rPr>
          <w:rFonts w:cs="Times New Roman"/>
          <w:noProof/>
        </w:rPr>
      </w:pPr>
      <w:bookmarkStart w:id="21" w:name="_ENREF_3"/>
      <w:r w:rsidRPr="00FC75F5">
        <w:rPr>
          <w:rFonts w:cs="Times New Roman"/>
          <w:noProof/>
        </w:rPr>
        <w:t>Hallett, J. G. and M. A. O'Connell. 2013c. Small Mammal Surveys Using Removal Trapping. Monitoring Methods 1293.</w:t>
      </w:r>
      <w:bookmarkEnd w:id="21"/>
    </w:p>
    <w:p w:rsidR="00372936" w:rsidRDefault="00FC75F5" w:rsidP="00FC75F5">
      <w:pPr>
        <w:ind w:left="720" w:hanging="720"/>
      </w:pPr>
      <w:bookmarkStart w:id="22" w:name="_ENREF_4"/>
      <w:r w:rsidRPr="00FC75F5">
        <w:rPr>
          <w:rFonts w:cs="Times New Roman"/>
          <w:noProof/>
        </w:rPr>
        <w:t xml:space="preserve">Huff, M. H., K. A. Bettinger, and et.al. 2000. A habitat based point-count protocol for terrestrial birds, emphasizing Washington and Oregon General Technical Report PNW-GTR-501 </w:t>
      </w:r>
      <w:r>
        <w:rPr>
          <w:rFonts w:cs="Times New Roman"/>
          <w:noProof/>
        </w:rPr>
        <w:t xml:space="preserve"> </w:t>
      </w:r>
      <w:r w:rsidRPr="00FC75F5">
        <w:rPr>
          <w:rFonts w:cs="Times New Roman"/>
          <w:noProof/>
        </w:rPr>
        <w:t>U.S.D.A Forest Service, Pacific Northwest Research Station, Portland, OR.</w:t>
      </w:r>
      <w:bookmarkEnd w:id="22"/>
      <w:r w:rsidR="004A4154">
        <w:fldChar w:fldCharType="end"/>
      </w:r>
    </w:p>
    <w:p w:rsidR="00CD72F9" w:rsidRPr="003E4529" w:rsidRDefault="00CD72F9" w:rsidP="00CD72F9">
      <w:pPr>
        <w:ind w:left="720"/>
        <w:rPr>
          <w:color w:val="7F7F7F" w:themeColor="text1" w:themeTint="80"/>
        </w:rPr>
      </w:pPr>
      <w:r w:rsidRPr="00CD72F9">
        <w:rPr>
          <w:color w:val="7F7F7F" w:themeColor="text1" w:themeTint="80"/>
          <w:highlight w:val="yellow"/>
        </w:rPr>
        <w:t>Author(s) last name or Organization(s), Title, Publication Date, Publisher, Volume/Edition, Page #.</w:t>
      </w:r>
    </w:p>
    <w:p w:rsidR="00CD72F9" w:rsidRDefault="00CD72F9" w:rsidP="00FC75F5">
      <w:pPr>
        <w:ind w:left="720" w:hanging="720"/>
      </w:pPr>
    </w:p>
    <w:p w:rsidR="00CD72F9" w:rsidRDefault="00CD72F9" w:rsidP="00CD72F9">
      <w:pPr>
        <w:pStyle w:val="Heading1"/>
      </w:pPr>
      <w:bookmarkStart w:id="23" w:name="_Toc412728392"/>
      <w:r w:rsidRPr="00AF256F">
        <w:t>Appendices</w:t>
      </w:r>
      <w:bookmarkEnd w:id="23"/>
    </w:p>
    <w:p w:rsidR="00CD72F9" w:rsidRPr="00CD72F9" w:rsidRDefault="00CD72F9" w:rsidP="00CD72F9"/>
    <w:p w:rsidR="00CD72F9" w:rsidRDefault="00CD72F9" w:rsidP="00CD72F9">
      <w:pPr>
        <w:pStyle w:val="Heading2"/>
        <w:numPr>
          <w:ilvl w:val="0"/>
          <w:numId w:val="0"/>
        </w:numPr>
        <w:ind w:left="576" w:hanging="576"/>
      </w:pPr>
      <w:bookmarkStart w:id="24" w:name="_Toc412728393"/>
      <w:r w:rsidRPr="00AF256F">
        <w:lastRenderedPageBreak/>
        <w:t>A.1: Data sets or products:</w:t>
      </w:r>
      <w:bookmarkEnd w:id="24"/>
    </w:p>
    <w:p w:rsidR="00CD72F9" w:rsidRPr="00CD72F9" w:rsidRDefault="00CD72F9" w:rsidP="00CD72F9"/>
    <w:p w:rsidR="00CD72F9" w:rsidRDefault="00CD72F9" w:rsidP="00CD72F9">
      <w:r>
        <w:t xml:space="preserve">All of the data collected between 2002 and </w:t>
      </w:r>
      <w:r w:rsidRPr="00F77BA4">
        <w:t>201</w:t>
      </w:r>
      <w:r>
        <w:t>4</w:t>
      </w:r>
      <w:r w:rsidRPr="00F77BA4">
        <w:t xml:space="preserve"> </w:t>
      </w:r>
      <w:r>
        <w:t xml:space="preserve">are available in summarized form on the Geospatial Database Viewer created by the </w:t>
      </w:r>
      <w:proofErr w:type="spellStart"/>
      <w:r>
        <w:t>Kalispel</w:t>
      </w:r>
      <w:proofErr w:type="spellEnd"/>
      <w:r>
        <w:t xml:space="preserve"> Natural Resources Department (</w:t>
      </w:r>
      <w:hyperlink r:id="rId11" w:history="1">
        <w:r w:rsidRPr="00002D2B">
          <w:rPr>
            <w:rStyle w:val="Hyperlink"/>
          </w:rPr>
          <w:t>http://gis.knrd.org/knrdgisviewer/</w:t>
        </w:r>
      </w:hyperlink>
      <w:r>
        <w:t xml:space="preserve">). The data viewer provides filters for restricting data to, for example, specific mitigation units or years, and displays the locations of sampling points. Data can be exported in summary form or raw data tables can be requested online. </w:t>
      </w:r>
    </w:p>
    <w:p w:rsidR="00CD72F9" w:rsidRDefault="00CD72F9" w:rsidP="00CD72F9">
      <w:r>
        <w:t xml:space="preserve">Data tables are refreshed after field data have been examined and updated. This is usually several months after field work has been completed because of the time required to ensure correct species identification of plants and small mammals. The most recent implementation of the Geospatial Database Viewer now incorporates new data within 1 week from the time it is uploaded to our SQL database. </w:t>
      </w:r>
    </w:p>
    <w:p w:rsidR="009C5FD3" w:rsidRPr="00512E8A" w:rsidRDefault="00CD72F9" w:rsidP="00512E8A">
      <w:r>
        <w:t>We have been working with the data consultants in charge of managing the Geospatial Database Viewer to increase the analytical tools available online. This year, the first of several stages was completed by incorporating the database extensions using the R programming language. As development proceeds, more informative summary tables, as well as additional tools for analysis and graphical display, will become available.</w:t>
      </w:r>
      <w:bookmarkStart w:id="25" w:name="_Toc412728314"/>
      <w:r w:rsidR="00372936">
        <w:rPr>
          <w:rFonts w:ascii="Arial" w:hAnsi="Arial" w:cs="Arial"/>
          <w:noProof/>
        </w:rPr>
        <mc:AlternateContent>
          <mc:Choice Requires="wps">
            <w:drawing>
              <wp:anchor distT="0" distB="0" distL="114300" distR="114300" simplePos="0" relativeHeight="251659264" behindDoc="0" locked="0" layoutInCell="1" allowOverlap="1" wp14:anchorId="4669A137" wp14:editId="5D5A8861">
                <wp:simplePos x="0" y="0"/>
                <wp:positionH relativeFrom="column">
                  <wp:posOffset>-35626</wp:posOffset>
                </wp:positionH>
                <wp:positionV relativeFrom="paragraph">
                  <wp:posOffset>51757</wp:posOffset>
                </wp:positionV>
                <wp:extent cx="6103917" cy="3633849"/>
                <wp:effectExtent l="0" t="0" r="0" b="0"/>
                <wp:wrapNone/>
                <wp:docPr id="1" name="Rectangle 1"/>
                <wp:cNvGraphicFramePr/>
                <a:graphic xmlns:a="http://schemas.openxmlformats.org/drawingml/2006/main">
                  <a:graphicData uri="http://schemas.microsoft.com/office/word/2010/wordprocessingShape">
                    <wps:wsp>
                      <wps:cNvSpPr/>
                      <wps:spPr>
                        <a:xfrm>
                          <a:off x="0" y="0"/>
                          <a:ext cx="6103917" cy="3633849"/>
                        </a:xfrm>
                        <a:prstGeom prst="rect">
                          <a:avLst/>
                        </a:prstGeom>
                        <a:no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26" style="position:absolute;margin-left:-2.8pt;margin-top:4.1pt;width:480.6pt;height:286.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" filled="f" stroked="f" strokeweight="2pt"/>
            </w:pict>
          </mc:Fallback>
        </mc:AlternateContent>
      </w:r>
      <w:bookmarkEnd w:id="25"/>
    </w:p>
    <w:sectPr w:rsidR="009C5FD3" w:rsidRPr="00512E8A" w:rsidSect="00767EF8">
      <w:footerReference w:type="default" r:id="rId1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700E" w:rsidRDefault="00E8700E" w:rsidP="00A761CC">
      <w:pPr>
        <w:spacing w:after="0"/>
      </w:pPr>
      <w:r>
        <w:separator/>
      </w:r>
    </w:p>
  </w:endnote>
  <w:endnote w:type="continuationSeparator" w:id="0">
    <w:p w:rsidR="00E8700E" w:rsidRDefault="00E8700E" w:rsidP="00A761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4F9"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 xml:space="preserve">Hallett &amp; O’Connell – </w:t>
    </w:r>
    <w:r w:rsidR="00CC4640">
      <w:rPr>
        <w:rFonts w:asciiTheme="majorHAnsi" w:eastAsiaTheme="majorEastAsia" w:hAnsiTheme="majorHAnsi" w:cstheme="majorBidi"/>
      </w:rPr>
      <w:t xml:space="preserve">Annual Report of Progress </w:t>
    </w:r>
    <w:r w:rsidR="004754F9">
      <w:rPr>
        <w:rFonts w:asciiTheme="majorHAnsi" w:eastAsiaTheme="majorEastAsia" w:hAnsiTheme="majorHAnsi" w:cstheme="majorBidi"/>
      </w:rPr>
      <w:t>2014-2015</w:t>
    </w:r>
  </w:p>
  <w:p w:rsidR="00F14492"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B352AD" w:rsidRPr="00B352AD">
      <w:rPr>
        <w:rFonts w:asciiTheme="majorHAnsi" w:eastAsiaTheme="majorEastAsia" w:hAnsiTheme="majorHAnsi" w:cstheme="majorBidi"/>
        <w:noProof/>
      </w:rPr>
      <w:t>5</w:t>
    </w:r>
    <w:r>
      <w:rPr>
        <w:rFonts w:asciiTheme="majorHAnsi" w:eastAsiaTheme="majorEastAsia" w:hAnsiTheme="majorHAnsi" w:cstheme="majorBidi"/>
        <w:noProof/>
      </w:rPr>
      <w:fldChar w:fldCharType="end"/>
    </w:r>
  </w:p>
  <w:p w:rsidR="00F14492" w:rsidRDefault="00F14492" w:rsidP="00CC464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700E" w:rsidRDefault="00E8700E" w:rsidP="00A761CC">
      <w:pPr>
        <w:spacing w:after="0"/>
      </w:pPr>
      <w:r>
        <w:separator/>
      </w:r>
    </w:p>
  </w:footnote>
  <w:footnote w:type="continuationSeparator" w:id="0">
    <w:p w:rsidR="00E8700E" w:rsidRDefault="00E8700E" w:rsidP="00A761C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F776E63"/>
    <w:multiLevelType w:val="hybridMultilevel"/>
    <w:tmpl w:val="0D5DAB7C"/>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88726BC"/>
    <w:multiLevelType w:val="hybridMultilevel"/>
    <w:tmpl w:val="54AEE76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842987"/>
    <w:multiLevelType w:val="multilevel"/>
    <w:tmpl w:val="65388398"/>
    <w:lvl w:ilvl="0">
      <w:start w:val="1"/>
      <w:numFmt w:val="decimal"/>
      <w:pStyle w:val="Heading1"/>
      <w:lvlText w:val="%1"/>
      <w:lvlJc w:val="left"/>
      <w:pPr>
        <w:ind w:left="610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7FC92238"/>
    <w:multiLevelType w:val="hybridMultilevel"/>
    <w:tmpl w:val="AC9A2B98"/>
    <w:lvl w:ilvl="0" w:tplc="96966E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xzrv0zzpdpfwe9awfxw0v2fe0fzdxwv992&quot;&gt;primer2&lt;record-ids&gt;&lt;item&gt;2813&lt;/item&gt;&lt;item&gt;2814&lt;/item&gt;&lt;item&gt;2815&lt;/item&gt;&lt;item&gt;2837&lt;/item&gt;&lt;/record-ids&gt;&lt;/item&gt;&lt;/Libraries&gt;"/>
  </w:docVars>
  <w:rsids>
    <w:rsidRoot w:val="00A60BB0"/>
    <w:rsid w:val="00011752"/>
    <w:rsid w:val="00017392"/>
    <w:rsid w:val="0004169D"/>
    <w:rsid w:val="00047BBC"/>
    <w:rsid w:val="00063DCD"/>
    <w:rsid w:val="00071788"/>
    <w:rsid w:val="00077CB5"/>
    <w:rsid w:val="00097723"/>
    <w:rsid w:val="000A5F66"/>
    <w:rsid w:val="000B04AC"/>
    <w:rsid w:val="000B2913"/>
    <w:rsid w:val="000C5923"/>
    <w:rsid w:val="000E11EB"/>
    <w:rsid w:val="000E1566"/>
    <w:rsid w:val="000E4B9C"/>
    <w:rsid w:val="00101F8F"/>
    <w:rsid w:val="00102F1A"/>
    <w:rsid w:val="00106F60"/>
    <w:rsid w:val="00107AA3"/>
    <w:rsid w:val="00121257"/>
    <w:rsid w:val="00121736"/>
    <w:rsid w:val="001249CA"/>
    <w:rsid w:val="00130A03"/>
    <w:rsid w:val="00160083"/>
    <w:rsid w:val="00176327"/>
    <w:rsid w:val="001D110C"/>
    <w:rsid w:val="001E3D67"/>
    <w:rsid w:val="001E5E70"/>
    <w:rsid w:val="00205E2B"/>
    <w:rsid w:val="00210073"/>
    <w:rsid w:val="0022437E"/>
    <w:rsid w:val="00231770"/>
    <w:rsid w:val="00232FA3"/>
    <w:rsid w:val="002344F6"/>
    <w:rsid w:val="002458AA"/>
    <w:rsid w:val="002566A9"/>
    <w:rsid w:val="00256FF7"/>
    <w:rsid w:val="0026082C"/>
    <w:rsid w:val="002841CC"/>
    <w:rsid w:val="002841D5"/>
    <w:rsid w:val="00296DF4"/>
    <w:rsid w:val="002C24A3"/>
    <w:rsid w:val="002C3809"/>
    <w:rsid w:val="002C54DD"/>
    <w:rsid w:val="002C71AD"/>
    <w:rsid w:val="002D0BD4"/>
    <w:rsid w:val="002E5BBB"/>
    <w:rsid w:val="002E708C"/>
    <w:rsid w:val="003134BF"/>
    <w:rsid w:val="0032218E"/>
    <w:rsid w:val="0032453F"/>
    <w:rsid w:val="00331B4E"/>
    <w:rsid w:val="00344B52"/>
    <w:rsid w:val="00344EAE"/>
    <w:rsid w:val="00362AB6"/>
    <w:rsid w:val="00372936"/>
    <w:rsid w:val="00384841"/>
    <w:rsid w:val="00395624"/>
    <w:rsid w:val="003E3474"/>
    <w:rsid w:val="00404FA5"/>
    <w:rsid w:val="00405147"/>
    <w:rsid w:val="00413050"/>
    <w:rsid w:val="00414453"/>
    <w:rsid w:val="00423EDD"/>
    <w:rsid w:val="004256B3"/>
    <w:rsid w:val="004270B1"/>
    <w:rsid w:val="00432E18"/>
    <w:rsid w:val="00437C32"/>
    <w:rsid w:val="00452711"/>
    <w:rsid w:val="00454E6E"/>
    <w:rsid w:val="004646C4"/>
    <w:rsid w:val="0046631B"/>
    <w:rsid w:val="00467872"/>
    <w:rsid w:val="004754F9"/>
    <w:rsid w:val="00482184"/>
    <w:rsid w:val="004845D9"/>
    <w:rsid w:val="00485BE1"/>
    <w:rsid w:val="004A0BC5"/>
    <w:rsid w:val="004A4154"/>
    <w:rsid w:val="004B0C94"/>
    <w:rsid w:val="004D13D9"/>
    <w:rsid w:val="004D26D5"/>
    <w:rsid w:val="004D3E36"/>
    <w:rsid w:val="004E5F9A"/>
    <w:rsid w:val="004F0933"/>
    <w:rsid w:val="004F5D38"/>
    <w:rsid w:val="00501DCB"/>
    <w:rsid w:val="00503222"/>
    <w:rsid w:val="005068F5"/>
    <w:rsid w:val="00512E8A"/>
    <w:rsid w:val="0051510C"/>
    <w:rsid w:val="005333ED"/>
    <w:rsid w:val="00541A4C"/>
    <w:rsid w:val="00555929"/>
    <w:rsid w:val="00580D72"/>
    <w:rsid w:val="0059570A"/>
    <w:rsid w:val="00596D57"/>
    <w:rsid w:val="005A2CA2"/>
    <w:rsid w:val="005B16A1"/>
    <w:rsid w:val="005B3D21"/>
    <w:rsid w:val="005D046E"/>
    <w:rsid w:val="005D0D2C"/>
    <w:rsid w:val="005D3890"/>
    <w:rsid w:val="005F147C"/>
    <w:rsid w:val="00605E8C"/>
    <w:rsid w:val="00615AAE"/>
    <w:rsid w:val="00631577"/>
    <w:rsid w:val="00671441"/>
    <w:rsid w:val="00675905"/>
    <w:rsid w:val="006759CD"/>
    <w:rsid w:val="00675E13"/>
    <w:rsid w:val="006A3E97"/>
    <w:rsid w:val="006C6AFF"/>
    <w:rsid w:val="006D15F8"/>
    <w:rsid w:val="006D5CC9"/>
    <w:rsid w:val="006E0F75"/>
    <w:rsid w:val="006E3737"/>
    <w:rsid w:val="006F2136"/>
    <w:rsid w:val="006F5DF3"/>
    <w:rsid w:val="00723E0D"/>
    <w:rsid w:val="00731144"/>
    <w:rsid w:val="00732B87"/>
    <w:rsid w:val="0073690C"/>
    <w:rsid w:val="00742E16"/>
    <w:rsid w:val="007503E1"/>
    <w:rsid w:val="007524F8"/>
    <w:rsid w:val="00755267"/>
    <w:rsid w:val="007564E7"/>
    <w:rsid w:val="00756E5F"/>
    <w:rsid w:val="0076316E"/>
    <w:rsid w:val="00767EF8"/>
    <w:rsid w:val="007809D3"/>
    <w:rsid w:val="007978D5"/>
    <w:rsid w:val="007B28AA"/>
    <w:rsid w:val="007B328F"/>
    <w:rsid w:val="007B4EF5"/>
    <w:rsid w:val="007B7966"/>
    <w:rsid w:val="007C0E7F"/>
    <w:rsid w:val="007C3786"/>
    <w:rsid w:val="007D2777"/>
    <w:rsid w:val="007D64D7"/>
    <w:rsid w:val="007E0809"/>
    <w:rsid w:val="007F7FB0"/>
    <w:rsid w:val="00814DF4"/>
    <w:rsid w:val="0082243B"/>
    <w:rsid w:val="00823562"/>
    <w:rsid w:val="00830019"/>
    <w:rsid w:val="00834C34"/>
    <w:rsid w:val="00843EB5"/>
    <w:rsid w:val="008574D3"/>
    <w:rsid w:val="008714E7"/>
    <w:rsid w:val="008727CF"/>
    <w:rsid w:val="00876059"/>
    <w:rsid w:val="0088223E"/>
    <w:rsid w:val="0088285A"/>
    <w:rsid w:val="00884043"/>
    <w:rsid w:val="00886234"/>
    <w:rsid w:val="008875CC"/>
    <w:rsid w:val="00891FA7"/>
    <w:rsid w:val="008B1017"/>
    <w:rsid w:val="008B13FB"/>
    <w:rsid w:val="008B3F8E"/>
    <w:rsid w:val="008F0257"/>
    <w:rsid w:val="008F02A8"/>
    <w:rsid w:val="00903B07"/>
    <w:rsid w:val="00921D31"/>
    <w:rsid w:val="00925726"/>
    <w:rsid w:val="00930589"/>
    <w:rsid w:val="0094711F"/>
    <w:rsid w:val="00953252"/>
    <w:rsid w:val="00956094"/>
    <w:rsid w:val="00974E4C"/>
    <w:rsid w:val="009845A5"/>
    <w:rsid w:val="0099404D"/>
    <w:rsid w:val="009976FA"/>
    <w:rsid w:val="00997D2D"/>
    <w:rsid w:val="009A7FBB"/>
    <w:rsid w:val="009B04D4"/>
    <w:rsid w:val="009B0FC1"/>
    <w:rsid w:val="009B6CF5"/>
    <w:rsid w:val="009C32EC"/>
    <w:rsid w:val="009C5FD3"/>
    <w:rsid w:val="009E20E9"/>
    <w:rsid w:val="009F7EBC"/>
    <w:rsid w:val="00A044F1"/>
    <w:rsid w:val="00A15DD3"/>
    <w:rsid w:val="00A160A9"/>
    <w:rsid w:val="00A16328"/>
    <w:rsid w:val="00A27C7F"/>
    <w:rsid w:val="00A32914"/>
    <w:rsid w:val="00A40038"/>
    <w:rsid w:val="00A41A9E"/>
    <w:rsid w:val="00A5408A"/>
    <w:rsid w:val="00A60BB0"/>
    <w:rsid w:val="00A639C2"/>
    <w:rsid w:val="00A74DFA"/>
    <w:rsid w:val="00A761CC"/>
    <w:rsid w:val="00A81D7D"/>
    <w:rsid w:val="00A83112"/>
    <w:rsid w:val="00A833F8"/>
    <w:rsid w:val="00A84D26"/>
    <w:rsid w:val="00A8749F"/>
    <w:rsid w:val="00A922EC"/>
    <w:rsid w:val="00AA3B1B"/>
    <w:rsid w:val="00AA478D"/>
    <w:rsid w:val="00AB3E74"/>
    <w:rsid w:val="00AB6C01"/>
    <w:rsid w:val="00AC385D"/>
    <w:rsid w:val="00AD05D7"/>
    <w:rsid w:val="00B352AD"/>
    <w:rsid w:val="00B37DFA"/>
    <w:rsid w:val="00B819BA"/>
    <w:rsid w:val="00B94ED3"/>
    <w:rsid w:val="00BA585E"/>
    <w:rsid w:val="00BB4E9F"/>
    <w:rsid w:val="00BB70DA"/>
    <w:rsid w:val="00BB7783"/>
    <w:rsid w:val="00BB7A99"/>
    <w:rsid w:val="00BD0701"/>
    <w:rsid w:val="00BE0CC2"/>
    <w:rsid w:val="00BE7EE5"/>
    <w:rsid w:val="00BF25E3"/>
    <w:rsid w:val="00BF4C2F"/>
    <w:rsid w:val="00C01BDE"/>
    <w:rsid w:val="00C14885"/>
    <w:rsid w:val="00C369EE"/>
    <w:rsid w:val="00C4634C"/>
    <w:rsid w:val="00C47C79"/>
    <w:rsid w:val="00C503C8"/>
    <w:rsid w:val="00C518EF"/>
    <w:rsid w:val="00C53771"/>
    <w:rsid w:val="00CA2D87"/>
    <w:rsid w:val="00CC1D16"/>
    <w:rsid w:val="00CC4640"/>
    <w:rsid w:val="00CD2555"/>
    <w:rsid w:val="00CD72F9"/>
    <w:rsid w:val="00CE5C6B"/>
    <w:rsid w:val="00CF09D7"/>
    <w:rsid w:val="00D1769F"/>
    <w:rsid w:val="00D20E79"/>
    <w:rsid w:val="00D30EC8"/>
    <w:rsid w:val="00D6183B"/>
    <w:rsid w:val="00D67AEB"/>
    <w:rsid w:val="00DC0474"/>
    <w:rsid w:val="00DC3AAC"/>
    <w:rsid w:val="00DD274D"/>
    <w:rsid w:val="00DD45F7"/>
    <w:rsid w:val="00DE1C07"/>
    <w:rsid w:val="00E03AF7"/>
    <w:rsid w:val="00E040E9"/>
    <w:rsid w:val="00E12514"/>
    <w:rsid w:val="00E13F3B"/>
    <w:rsid w:val="00E33F69"/>
    <w:rsid w:val="00E34034"/>
    <w:rsid w:val="00E365BC"/>
    <w:rsid w:val="00E5182D"/>
    <w:rsid w:val="00E72F72"/>
    <w:rsid w:val="00E843BE"/>
    <w:rsid w:val="00E8700E"/>
    <w:rsid w:val="00E8754C"/>
    <w:rsid w:val="00E904F9"/>
    <w:rsid w:val="00EA1E99"/>
    <w:rsid w:val="00EB1297"/>
    <w:rsid w:val="00EB6578"/>
    <w:rsid w:val="00EC0AC9"/>
    <w:rsid w:val="00ED6E5A"/>
    <w:rsid w:val="00F067FD"/>
    <w:rsid w:val="00F06E52"/>
    <w:rsid w:val="00F07072"/>
    <w:rsid w:val="00F14226"/>
    <w:rsid w:val="00F14492"/>
    <w:rsid w:val="00F26A0B"/>
    <w:rsid w:val="00F333C9"/>
    <w:rsid w:val="00F37598"/>
    <w:rsid w:val="00F42E23"/>
    <w:rsid w:val="00F5787E"/>
    <w:rsid w:val="00F57A65"/>
    <w:rsid w:val="00F631CA"/>
    <w:rsid w:val="00F76E64"/>
    <w:rsid w:val="00F77BA4"/>
    <w:rsid w:val="00F97AAF"/>
    <w:rsid w:val="00FA7CF3"/>
    <w:rsid w:val="00FB43AD"/>
    <w:rsid w:val="00FB4DD0"/>
    <w:rsid w:val="00FC75F5"/>
    <w:rsid w:val="00FE5BDA"/>
    <w:rsid w:val="00FE7A33"/>
    <w:rsid w:val="00FF4155"/>
    <w:rsid w:val="00FF6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372936"/>
    <w:pPr>
      <w:keepNext/>
      <w:keepLines/>
      <w:numPr>
        <w:numId w:val="3"/>
      </w:numPr>
      <w:spacing w:before="480" w:after="0"/>
      <w:ind w:left="432"/>
      <w:outlineLvl w:val="0"/>
    </w:pPr>
    <w:rPr>
      <w:rFonts w:asciiTheme="majorHAnsi" w:eastAsiaTheme="majorEastAsia" w:hAnsiTheme="majorHAnsi" w:cstheme="majorBidi"/>
      <w:b/>
      <w:bCs/>
      <w:i/>
      <w:sz w:val="32"/>
      <w:szCs w:val="28"/>
    </w:rPr>
  </w:style>
  <w:style w:type="paragraph" w:styleId="Heading2">
    <w:name w:val="heading 2"/>
    <w:basedOn w:val="Normal"/>
    <w:next w:val="Normal"/>
    <w:link w:val="Heading2Char"/>
    <w:uiPriority w:val="9"/>
    <w:unhideWhenUsed/>
    <w:qFormat/>
    <w:rsid w:val="00372936"/>
    <w:pPr>
      <w:keepNext/>
      <w:keepLines/>
      <w:numPr>
        <w:ilvl w:val="1"/>
        <w:numId w:val="3"/>
      </w:numPr>
      <w:spacing w:before="200" w:after="0"/>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2936"/>
    <w:rPr>
      <w:rFonts w:asciiTheme="majorHAnsi" w:eastAsiaTheme="majorEastAsia" w:hAnsiTheme="majorHAnsi" w:cstheme="majorBidi"/>
      <w:b/>
      <w:bCs/>
      <w:i/>
      <w:sz w:val="32"/>
      <w:szCs w:val="28"/>
    </w:rPr>
  </w:style>
  <w:style w:type="character" w:customStyle="1" w:styleId="Heading2Char">
    <w:name w:val="Heading 2 Char"/>
    <w:basedOn w:val="DefaultParagraphFont"/>
    <w:link w:val="Heading2"/>
    <w:uiPriority w:val="9"/>
    <w:rsid w:val="00372936"/>
    <w:rPr>
      <w:rFonts w:asciiTheme="majorHAnsi" w:eastAsiaTheme="majorEastAsia" w:hAnsiTheme="majorHAnsi" w:cstheme="majorBidi"/>
      <w:b/>
      <w:bCs/>
      <w:i/>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 w:type="paragraph" w:styleId="Subtitle">
    <w:name w:val="Subtitle"/>
    <w:basedOn w:val="Normal"/>
    <w:next w:val="Normal"/>
    <w:link w:val="SubtitleChar"/>
    <w:uiPriority w:val="11"/>
    <w:qFormat/>
    <w:rsid w:val="00372936"/>
    <w:pPr>
      <w:spacing w:after="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372936"/>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372936"/>
    <w:pPr>
      <w:keepNext/>
      <w:keepLines/>
      <w:numPr>
        <w:numId w:val="3"/>
      </w:numPr>
      <w:spacing w:before="480" w:after="0"/>
      <w:ind w:left="432"/>
      <w:outlineLvl w:val="0"/>
    </w:pPr>
    <w:rPr>
      <w:rFonts w:asciiTheme="majorHAnsi" w:eastAsiaTheme="majorEastAsia" w:hAnsiTheme="majorHAnsi" w:cstheme="majorBidi"/>
      <w:b/>
      <w:bCs/>
      <w:i/>
      <w:sz w:val="32"/>
      <w:szCs w:val="28"/>
    </w:rPr>
  </w:style>
  <w:style w:type="paragraph" w:styleId="Heading2">
    <w:name w:val="heading 2"/>
    <w:basedOn w:val="Normal"/>
    <w:next w:val="Normal"/>
    <w:link w:val="Heading2Char"/>
    <w:uiPriority w:val="9"/>
    <w:unhideWhenUsed/>
    <w:qFormat/>
    <w:rsid w:val="00372936"/>
    <w:pPr>
      <w:keepNext/>
      <w:keepLines/>
      <w:numPr>
        <w:ilvl w:val="1"/>
        <w:numId w:val="3"/>
      </w:numPr>
      <w:spacing w:before="200" w:after="0"/>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2936"/>
    <w:rPr>
      <w:rFonts w:asciiTheme="majorHAnsi" w:eastAsiaTheme="majorEastAsia" w:hAnsiTheme="majorHAnsi" w:cstheme="majorBidi"/>
      <w:b/>
      <w:bCs/>
      <w:i/>
      <w:sz w:val="32"/>
      <w:szCs w:val="28"/>
    </w:rPr>
  </w:style>
  <w:style w:type="character" w:customStyle="1" w:styleId="Heading2Char">
    <w:name w:val="Heading 2 Char"/>
    <w:basedOn w:val="DefaultParagraphFont"/>
    <w:link w:val="Heading2"/>
    <w:uiPriority w:val="9"/>
    <w:rsid w:val="00372936"/>
    <w:rPr>
      <w:rFonts w:asciiTheme="majorHAnsi" w:eastAsiaTheme="majorEastAsia" w:hAnsiTheme="majorHAnsi" w:cstheme="majorBidi"/>
      <w:b/>
      <w:bCs/>
      <w:i/>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 w:type="paragraph" w:styleId="Subtitle">
    <w:name w:val="Subtitle"/>
    <w:basedOn w:val="Normal"/>
    <w:next w:val="Normal"/>
    <w:link w:val="SubtitleChar"/>
    <w:uiPriority w:val="11"/>
    <w:qFormat/>
    <w:rsid w:val="00372936"/>
    <w:pPr>
      <w:spacing w:after="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372936"/>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388741">
      <w:bodyDiv w:val="1"/>
      <w:marLeft w:val="0"/>
      <w:marRight w:val="0"/>
      <w:marTop w:val="0"/>
      <w:marBottom w:val="0"/>
      <w:divBdr>
        <w:top w:val="none" w:sz="0" w:space="0" w:color="auto"/>
        <w:left w:val="none" w:sz="0" w:space="0" w:color="auto"/>
        <w:bottom w:val="none" w:sz="0" w:space="0" w:color="auto"/>
        <w:right w:val="none" w:sz="0" w:space="0" w:color="auto"/>
      </w:divBdr>
    </w:div>
    <w:div w:id="1185485916">
      <w:bodyDiv w:val="1"/>
      <w:marLeft w:val="0"/>
      <w:marRight w:val="0"/>
      <w:marTop w:val="0"/>
      <w:marBottom w:val="0"/>
      <w:divBdr>
        <w:top w:val="none" w:sz="0" w:space="0" w:color="auto"/>
        <w:left w:val="none" w:sz="0" w:space="0" w:color="auto"/>
        <w:bottom w:val="none" w:sz="0" w:space="0" w:color="auto"/>
        <w:right w:val="none" w:sz="0" w:space="0" w:color="auto"/>
      </w:divBdr>
    </w:div>
    <w:div w:id="1298682716">
      <w:bodyDiv w:val="1"/>
      <w:marLeft w:val="0"/>
      <w:marRight w:val="0"/>
      <w:marTop w:val="0"/>
      <w:marBottom w:val="0"/>
      <w:divBdr>
        <w:top w:val="none" w:sz="0" w:space="0" w:color="auto"/>
        <w:left w:val="none" w:sz="0" w:space="0" w:color="auto"/>
        <w:bottom w:val="none" w:sz="0" w:space="0" w:color="auto"/>
        <w:right w:val="none" w:sz="0" w:space="0" w:color="auto"/>
      </w:divBdr>
    </w:div>
    <w:div w:id="1424376081">
      <w:bodyDiv w:val="1"/>
      <w:marLeft w:val="0"/>
      <w:marRight w:val="0"/>
      <w:marTop w:val="0"/>
      <w:marBottom w:val="0"/>
      <w:divBdr>
        <w:top w:val="none" w:sz="0" w:space="0" w:color="auto"/>
        <w:left w:val="none" w:sz="0" w:space="0" w:color="auto"/>
        <w:bottom w:val="none" w:sz="0" w:space="0" w:color="auto"/>
        <w:right w:val="none" w:sz="0" w:space="0" w:color="auto"/>
      </w:divBdr>
    </w:div>
    <w:div w:id="1435905002">
      <w:bodyDiv w:val="1"/>
      <w:marLeft w:val="0"/>
      <w:marRight w:val="0"/>
      <w:marTop w:val="0"/>
      <w:marBottom w:val="0"/>
      <w:divBdr>
        <w:top w:val="none" w:sz="0" w:space="0" w:color="auto"/>
        <w:left w:val="none" w:sz="0" w:space="0" w:color="auto"/>
        <w:bottom w:val="none" w:sz="0" w:space="0" w:color="auto"/>
        <w:right w:val="none" w:sz="0" w:space="0" w:color="auto"/>
      </w:divBdr>
    </w:div>
    <w:div w:id="1597908992">
      <w:bodyDiv w:val="1"/>
      <w:marLeft w:val="0"/>
      <w:marRight w:val="0"/>
      <w:marTop w:val="0"/>
      <w:marBottom w:val="0"/>
      <w:divBdr>
        <w:top w:val="none" w:sz="0" w:space="0" w:color="auto"/>
        <w:left w:val="none" w:sz="0" w:space="0" w:color="auto"/>
        <w:bottom w:val="none" w:sz="0" w:space="0" w:color="auto"/>
        <w:right w:val="none" w:sz="0" w:space="0" w:color="auto"/>
      </w:divBdr>
      <w:divsChild>
        <w:div w:id="64494846">
          <w:marLeft w:val="0"/>
          <w:marRight w:val="0"/>
          <w:marTop w:val="225"/>
          <w:marBottom w:val="0"/>
          <w:divBdr>
            <w:top w:val="none" w:sz="0" w:space="0" w:color="auto"/>
            <w:left w:val="none" w:sz="0" w:space="0" w:color="auto"/>
            <w:bottom w:val="none" w:sz="0" w:space="0" w:color="auto"/>
            <w:right w:val="none" w:sz="0" w:space="0" w:color="auto"/>
          </w:divBdr>
        </w:div>
      </w:divsChild>
    </w:div>
    <w:div w:id="2050646420">
      <w:bodyDiv w:val="1"/>
      <w:marLeft w:val="120"/>
      <w:marRight w:val="120"/>
      <w:marTop w:val="0"/>
      <w:marBottom w:val="0"/>
      <w:divBdr>
        <w:top w:val="none" w:sz="0" w:space="0" w:color="auto"/>
        <w:left w:val="none" w:sz="0" w:space="0" w:color="auto"/>
        <w:bottom w:val="none" w:sz="0" w:space="0" w:color="auto"/>
        <w:right w:val="none" w:sz="0" w:space="0" w:color="auto"/>
      </w:divBdr>
      <w:divsChild>
        <w:div w:id="1522623284">
          <w:marLeft w:val="0"/>
          <w:marRight w:val="0"/>
          <w:marTop w:val="0"/>
          <w:marBottom w:val="0"/>
          <w:divBdr>
            <w:top w:val="none" w:sz="0" w:space="0" w:color="auto"/>
            <w:left w:val="none" w:sz="0" w:space="0" w:color="auto"/>
            <w:bottom w:val="none" w:sz="0" w:space="0" w:color="auto"/>
            <w:right w:val="none" w:sz="0" w:space="0" w:color="auto"/>
          </w:divBdr>
          <w:divsChild>
            <w:div w:id="48733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613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wcouncil.org/fw/reviews/2010/wildlife/isrp2009-17/"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gis.knrd.org/knrdgisviewer/" TargetMode="External"/><Relationship Id="rId5" Type="http://schemas.openxmlformats.org/officeDocument/2006/relationships/webSettings" Target="webSettings.xml"/><Relationship Id="rId10" Type="http://schemas.openxmlformats.org/officeDocument/2006/relationships/hyperlink" Target="http://www.cbfish.org/ProgramStrategy.mvc/ProgramStrategiesIndex" TargetMode="External"/><Relationship Id="rId4" Type="http://schemas.openxmlformats.org/officeDocument/2006/relationships/settings" Target="settings.xml"/><Relationship Id="rId9" Type="http://schemas.openxmlformats.org/officeDocument/2006/relationships/hyperlink" Target="https://www.monitoringmethods.org/"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G:\github\UWMEPreport\Doc\annualRepor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nnualReportTemplate.dotx</Template>
  <TotalTime>94</TotalTime>
  <Pages>8</Pages>
  <Words>2626</Words>
  <Characters>14973</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 2</dc:creator>
  <cp:lastModifiedBy>Reviewer 2</cp:lastModifiedBy>
  <cp:revision>24</cp:revision>
  <cp:lastPrinted>2013-08-29T16:34:00Z</cp:lastPrinted>
  <dcterms:created xsi:type="dcterms:W3CDTF">2015-02-13T19:55:00Z</dcterms:created>
  <dcterms:modified xsi:type="dcterms:W3CDTF">2015-02-27T21:01:00Z</dcterms:modified>
</cp:coreProperties>
</file>